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DB296B" w14:textId="6164F7F6" w:rsidR="00941285" w:rsidRPr="00906913" w:rsidRDefault="002D5E74" w:rsidP="0090691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906913">
        <w:rPr>
          <w:rFonts w:ascii="Times New Roman" w:hAnsi="Times New Roman" w:cs="Times New Roman"/>
          <w:b/>
          <w:sz w:val="24"/>
        </w:rPr>
        <w:t>BAB III</w:t>
      </w:r>
      <w:bookmarkStart w:id="0" w:name="_Toc3285659"/>
    </w:p>
    <w:p w14:paraId="6E5EBB70" w14:textId="19867249" w:rsidR="002D5E74" w:rsidRPr="00BB2962" w:rsidRDefault="002D5E74" w:rsidP="002B5E18">
      <w:pPr>
        <w:pStyle w:val="Heading3"/>
        <w:spacing w:before="0" w:line="720" w:lineRule="auto"/>
      </w:pPr>
      <w:bookmarkStart w:id="1" w:name="_Toc11005746"/>
      <w:r w:rsidRPr="00BB2962">
        <w:t>KERANGKA KONSEP</w:t>
      </w:r>
      <w:bookmarkEnd w:id="0"/>
      <w:bookmarkEnd w:id="1"/>
    </w:p>
    <w:p w14:paraId="4DE9149B" w14:textId="364A79EA" w:rsidR="00316FC9" w:rsidRPr="00BB2962" w:rsidRDefault="00AA0CBD" w:rsidP="00034E89">
      <w:pPr>
        <w:pStyle w:val="Heading2"/>
        <w:numPr>
          <w:ilvl w:val="0"/>
          <w:numId w:val="24"/>
        </w:numPr>
        <w:spacing w:before="0" w:line="480" w:lineRule="auto"/>
        <w:ind w:left="426" w:hanging="426"/>
        <w:rPr>
          <w:sz w:val="24"/>
        </w:rPr>
      </w:pPr>
      <w:bookmarkStart w:id="2" w:name="_Toc2684766"/>
      <w:bookmarkStart w:id="3" w:name="_Toc2685032"/>
      <w:bookmarkStart w:id="4" w:name="_Toc2685146"/>
      <w:bookmarkStart w:id="5" w:name="_Toc2685238"/>
      <w:bookmarkStart w:id="6" w:name="_Toc3208794"/>
      <w:bookmarkStart w:id="7" w:name="_Toc3209240"/>
      <w:bookmarkStart w:id="8" w:name="_Toc3223787"/>
      <w:bookmarkStart w:id="9" w:name="_Toc3224071"/>
      <w:bookmarkStart w:id="10" w:name="_Toc3285660"/>
      <w:bookmarkStart w:id="11" w:name="_Toc3285878"/>
      <w:bookmarkStart w:id="12" w:name="_Toc11005747"/>
      <w:proofErr w:type="spellStart"/>
      <w:r w:rsidRPr="00BB2962">
        <w:rPr>
          <w:sz w:val="24"/>
        </w:rPr>
        <w:t>Kerangka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Konsep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proofErr w:type="spellEnd"/>
      <w:r w:rsidRPr="00BB2962">
        <w:rPr>
          <w:sz w:val="24"/>
        </w:rPr>
        <w:t xml:space="preserve"> </w:t>
      </w:r>
    </w:p>
    <w:p w14:paraId="5CA4B721" w14:textId="350A6ADD" w:rsidR="00271B53" w:rsidRPr="00271B53" w:rsidRDefault="0091243F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ikat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gunany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Panjang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lebar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FC9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316FC9">
        <w:rPr>
          <w:rFonts w:ascii="Times New Roman" w:hAnsi="Times New Roman" w:cs="Times New Roman"/>
          <w:sz w:val="24"/>
          <w:szCs w:val="24"/>
        </w:rPr>
        <w:t xml:space="preserve"> </w:t>
      </w:r>
      <w:r w:rsidR="00DC3F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C3F7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756-902-0", "author" : [ { "dropping-particle" : "", "family" : "Setiadi", "given" : "", "non-dropping-particle" : "", "parse-names" : false, "suffix" : "" } ], "edition" : "2", "id" : "ITEM-1", "issued" : { "date-parts" : [ [ "2013" ] ] }, "publisher" : "GRAHA ILMU", "publisher-place" : "yogyakarta", "title" : "Konsep dan Praktik Penulisan Riset Keperawatan", "type" : "book" }, "uris" : [ "http://www.mendeley.com/documents/?uuid=1379ff94-7a49-4976-93f6-ebbd98643753" ] } ], "mendeley" : { "formattedCitation" : "(Setiadi, 2013)", "plainTextFormattedCitation" : "(Setiadi, 2013)", "previouslyFormattedCitation" : "(Setiadi, 2013)" }, "properties" : { "noteIndex" : 0 }, "schema" : "https://github.com/citation-style-language/schema/raw/master/csl-citation.json" }</w:instrText>
      </w:r>
      <w:r w:rsidR="00DC3F7A">
        <w:rPr>
          <w:rFonts w:ascii="Times New Roman" w:hAnsi="Times New Roman" w:cs="Times New Roman"/>
          <w:sz w:val="24"/>
          <w:szCs w:val="24"/>
        </w:rPr>
        <w:fldChar w:fldCharType="separate"/>
      </w:r>
      <w:r w:rsidR="00DC3F7A" w:rsidRPr="00DC3F7A">
        <w:rPr>
          <w:rFonts w:ascii="Times New Roman" w:hAnsi="Times New Roman" w:cs="Times New Roman"/>
          <w:noProof/>
          <w:sz w:val="24"/>
          <w:szCs w:val="24"/>
        </w:rPr>
        <w:t>(Setiadi, 2013)</w:t>
      </w:r>
      <w:r w:rsidR="00DC3F7A">
        <w:rPr>
          <w:rFonts w:ascii="Times New Roman" w:hAnsi="Times New Roman" w:cs="Times New Roman"/>
          <w:sz w:val="24"/>
          <w:szCs w:val="24"/>
        </w:rPr>
        <w:fldChar w:fldCharType="end"/>
      </w:r>
      <w:r w:rsidR="003B6332" w:rsidRPr="00316FC9">
        <w:rPr>
          <w:rFonts w:ascii="Times New Roman" w:hAnsi="Times New Roman" w:cs="Times New Roman"/>
          <w:sz w:val="24"/>
          <w:szCs w:val="24"/>
        </w:rPr>
        <w:t>.</w:t>
      </w:r>
      <w:r w:rsidR="00316F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F3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0D7F3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55D13B" w14:textId="79FA6114" w:rsidR="003B6332" w:rsidRPr="003B6332" w:rsidRDefault="00A83025" w:rsidP="00776766">
      <w:pPr>
        <w:spacing w:after="36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20864" behindDoc="0" locked="0" layoutInCell="1" allowOverlap="1" wp14:anchorId="7E565070" wp14:editId="5E6558C0">
                <wp:simplePos x="0" y="0"/>
                <wp:positionH relativeFrom="margin">
                  <wp:align>center</wp:align>
                </wp:positionH>
                <wp:positionV relativeFrom="paragraph">
                  <wp:posOffset>4445</wp:posOffset>
                </wp:positionV>
                <wp:extent cx="1298575" cy="684530"/>
                <wp:effectExtent l="0" t="0" r="15875" b="20320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8575" cy="684530"/>
                        </a:xfrm>
                        <a:prstGeom prst="rect">
                          <a:avLst/>
                        </a:prstGeom>
                        <a:ln w="12700">
                          <a:prstDash val="solid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975CBAA" w14:textId="29FDF59C" w:rsidR="00D759AF" w:rsidRDefault="00D759AF" w:rsidP="000A1120">
                            <w:pPr>
                              <w:jc w:val="cente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Stroke Non Hemoragik (SNH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E565070" id="Rectangle 1" o:spid="_x0000_s1026" style="position:absolute;left:0;text-align:left;margin-left:0;margin-top:.35pt;width:102.25pt;height:53.9pt;z-index:2516208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" fillcolor="white [3201]" strokecolor="black [3200]" strokeweight="1pt">
                <v:textbox>
                  <w:txbxContent>
                    <w:p w14:paraId="0975CBAA" w14:textId="29FDF59C" w:rsidR="00D759AF" w:rsidRDefault="00D759AF" w:rsidP="000A1120">
                      <w:pPr>
                        <w:jc w:val="cente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  <w:sz w:val="24"/>
                          <w:szCs w:val="24"/>
                        </w:rPr>
                        <w:t>Stroke Non Hemoragik (SNH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2AAB6332" w14:textId="6172FFC7" w:rsidR="00ED7740" w:rsidRDefault="00A83025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39296" behindDoc="0" locked="0" layoutInCell="1" allowOverlap="1" wp14:anchorId="6E27AAD6" wp14:editId="710A97BC">
                <wp:simplePos x="0" y="0"/>
                <wp:positionH relativeFrom="margin">
                  <wp:posOffset>1871980</wp:posOffset>
                </wp:positionH>
                <wp:positionV relativeFrom="paragraph">
                  <wp:posOffset>341630</wp:posOffset>
                </wp:positionV>
                <wp:extent cx="1298575" cy="517525"/>
                <wp:effectExtent l="0" t="0" r="15875" b="1587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8575" cy="517525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7ABF620" w14:textId="1438B988" w:rsidR="00D759AF" w:rsidRDefault="00D759AF" w:rsidP="00F05E12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ganggu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imobilitas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E27AAD6" id="Rectangle 20" o:spid="_x0000_s1027" style="position:absolute;left:0;text-align:left;margin-left:147.4pt;margin-top:26.9pt;width:102.25pt;height:40.75pt;z-index:2516392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" fillcolor="white [3201]" strokecolor="black [3200]" strokeweight="1pt">
                <v:stroke dashstyle="dash"/>
                <v:textbox>
                  <w:txbxContent>
                    <w:p w14:paraId="57ABF620" w14:textId="1438B988" w:rsidR="00D759AF" w:rsidRDefault="00D759AF" w:rsidP="00F05E12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ganggu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imobilitas</w:t>
                      </w:r>
                      <w:proofErr w:type="spellEnd"/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7184" behindDoc="0" locked="0" layoutInCell="1" allowOverlap="1" wp14:anchorId="58BF7F63" wp14:editId="3E6C0D45">
                <wp:simplePos x="0" y="0"/>
                <wp:positionH relativeFrom="margin">
                  <wp:posOffset>2529205</wp:posOffset>
                </wp:positionH>
                <wp:positionV relativeFrom="paragraph">
                  <wp:posOffset>93345</wp:posOffset>
                </wp:positionV>
                <wp:extent cx="0" cy="207315"/>
                <wp:effectExtent l="76200" t="0" r="57150" b="59690"/>
                <wp:wrapNone/>
                <wp:docPr id="33" name="Straight Arrow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731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A4D4CC0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3" o:spid="_x0000_s1026" type="#_x0000_t32" style="position:absolute;margin-left:199.15pt;margin-top:7.35pt;width:0;height:16.3pt;z-index:25167718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</w:p>
    <w:p w14:paraId="5B1D5710" w14:textId="4B657610" w:rsidR="00ED7740" w:rsidRDefault="00ED7740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F2E6BC3" w14:textId="4096A8AE" w:rsidR="00ED7740" w:rsidRDefault="00A83025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4352" behindDoc="0" locked="0" layoutInCell="1" allowOverlap="1" wp14:anchorId="25DD86FB" wp14:editId="5245E137">
                <wp:simplePos x="0" y="0"/>
                <wp:positionH relativeFrom="margin">
                  <wp:posOffset>3175000</wp:posOffset>
                </wp:positionH>
                <wp:positionV relativeFrom="paragraph">
                  <wp:posOffset>175260</wp:posOffset>
                </wp:positionV>
                <wp:extent cx="152400" cy="219075"/>
                <wp:effectExtent l="0" t="0" r="76200" b="47625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2400" cy="2190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0700F0" id="Straight Arrow Connector 36" o:spid="_x0000_s1026" type="#_x0000_t32" style="position:absolute;margin-left:250pt;margin-top:13.8pt;width:12pt;height:17.25pt;z-index:2516843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256" behindDoc="0" locked="0" layoutInCell="1" allowOverlap="1" wp14:anchorId="67875D86" wp14:editId="5DDDC9F4">
                <wp:simplePos x="0" y="0"/>
                <wp:positionH relativeFrom="margin">
                  <wp:posOffset>1722120</wp:posOffset>
                </wp:positionH>
                <wp:positionV relativeFrom="paragraph">
                  <wp:posOffset>147320</wp:posOffset>
                </wp:positionV>
                <wp:extent cx="142875" cy="190500"/>
                <wp:effectExtent l="38100" t="0" r="28575" b="57150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2875" cy="190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C1B8B7" id="Straight Arrow Connector 35" o:spid="_x0000_s1026" type="#_x0000_t32" style="position:absolute;margin-left:135.6pt;margin-top:11.6pt;width:11.25pt;height:15pt;flip:x;z-index:251680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</w:p>
    <w:p w14:paraId="7E8686A1" w14:textId="6E23C823" w:rsidR="00ED7740" w:rsidRDefault="00F50D4F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8208" behindDoc="0" locked="0" layoutInCell="1" allowOverlap="1" wp14:anchorId="222B3A97" wp14:editId="209980B7">
                <wp:simplePos x="0" y="0"/>
                <wp:positionH relativeFrom="margin">
                  <wp:posOffset>-278130</wp:posOffset>
                </wp:positionH>
                <wp:positionV relativeFrom="paragraph">
                  <wp:posOffset>282575</wp:posOffset>
                </wp:positionV>
                <wp:extent cx="1181100" cy="657225"/>
                <wp:effectExtent l="0" t="0" r="19050" b="28575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81100" cy="657225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07D112" w14:textId="25182FE9" w:rsidR="00D759AF" w:rsidRDefault="00D759AF" w:rsidP="00A83025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Resiko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kerusa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integr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kulit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22B3A97" id="Rectangle 34" o:spid="_x0000_s1028" style="position:absolute;left:0;text-align:left;margin-left:-21.9pt;margin-top:22.25pt;width:93pt;height:51.75pt;z-index:251678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" fillcolor="white [3201]" strokecolor="black [3200]" strokeweight="1pt">
                <v:stroke dashstyle="dash"/>
                <v:textbox>
                  <w:txbxContent>
                    <w:p w14:paraId="2007D112" w14:textId="25182FE9" w:rsidR="00D759AF" w:rsidRDefault="00D759AF" w:rsidP="00A83025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Resiko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kerusa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integr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kulit</w:t>
                      </w:r>
                      <w:proofErr w:type="spellEnd"/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112" behindDoc="0" locked="0" layoutInCell="1" allowOverlap="1" wp14:anchorId="05865D7F" wp14:editId="3BEBB59C">
                <wp:simplePos x="0" y="0"/>
                <wp:positionH relativeFrom="margin">
                  <wp:posOffset>2687320</wp:posOffset>
                </wp:positionH>
                <wp:positionV relativeFrom="paragraph">
                  <wp:posOffset>68580</wp:posOffset>
                </wp:positionV>
                <wp:extent cx="1388110" cy="506730"/>
                <wp:effectExtent l="0" t="0" r="21590" b="26670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8110" cy="506730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E0CDC8A" w14:textId="16D94922" w:rsidR="00D759AF" w:rsidRDefault="00D759AF" w:rsidP="008944AD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Ganggu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mobil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fisik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  <w:p w14:paraId="370668A4" w14:textId="4F71DBEC" w:rsidR="00D759AF" w:rsidRDefault="00D759AF" w:rsidP="008944AD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5865D7F" id="Rectangle 29" o:spid="_x0000_s1029" style="position:absolute;left:0;text-align:left;margin-left:211.6pt;margin-top:5.4pt;width:109.3pt;height:39.9pt;z-index:2516741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" fillcolor="white [3201]" strokecolor="black [3200]" strokeweight="1pt">
                <v:stroke dashstyle="dash"/>
                <v:textbox>
                  <w:txbxContent>
                    <w:p w14:paraId="0E0CDC8A" w14:textId="16D94922" w:rsidR="00D759AF" w:rsidRDefault="00D759AF" w:rsidP="008944AD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Ganggu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mobil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fisik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</w:p>
                    <w:p w14:paraId="370668A4" w14:textId="4F71DBEC" w:rsidR="00D759AF" w:rsidRDefault="00D759AF" w:rsidP="008944AD">
                      <w:pPr>
                        <w:jc w:val="center"/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 w:rsidR="00A83025">
        <w:rPr>
          <w:noProof/>
        </w:rPr>
        <mc:AlternateContent>
          <mc:Choice Requires="wps">
            <w:drawing>
              <wp:anchor distT="0" distB="0" distL="114300" distR="114300" simplePos="0" relativeHeight="251671040" behindDoc="0" locked="0" layoutInCell="1" allowOverlap="1" wp14:anchorId="493E44FF" wp14:editId="5CA3064D">
                <wp:simplePos x="0" y="0"/>
                <wp:positionH relativeFrom="margin">
                  <wp:posOffset>1201420</wp:posOffset>
                </wp:positionH>
                <wp:positionV relativeFrom="paragraph">
                  <wp:posOffset>44450</wp:posOffset>
                </wp:positionV>
                <wp:extent cx="990600" cy="476250"/>
                <wp:effectExtent l="0" t="0" r="19050" b="19050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90600" cy="476250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A7E0494" w14:textId="6A77E1D4" w:rsidR="00D759AF" w:rsidRDefault="00D759AF" w:rsidP="008944AD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Mobilita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menuru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 </w:t>
                            </w:r>
                          </w:p>
                          <w:p w14:paraId="5E0EBB8F" w14:textId="1A3AA322" w:rsidR="00D759AF" w:rsidRDefault="00D759A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3E44FF" id="Rectangle 25" o:spid="_x0000_s1030" style="position:absolute;left:0;text-align:left;margin-left:94.6pt;margin-top:3.5pt;width:78pt;height:37.5pt;z-index:2516710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" fillcolor="white [3201]" strokecolor="black [3200]" strokeweight="1pt">
                <v:stroke dashstyle="dash"/>
                <v:textbox>
                  <w:txbxContent>
                    <w:p w14:paraId="0A7E0494" w14:textId="6A77E1D4" w:rsidR="00D759AF" w:rsidRDefault="00D759AF" w:rsidP="008944AD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Mobilita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menuru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 </w:t>
                      </w:r>
                    </w:p>
                    <w:p w14:paraId="5E0EBB8F" w14:textId="1A3AA322" w:rsidR="00D759AF" w:rsidRDefault="00D759AF"/>
                  </w:txbxContent>
                </v:textbox>
                <w10:wrap anchorx="margin"/>
              </v:rect>
            </w:pict>
          </mc:Fallback>
        </mc:AlternateContent>
      </w:r>
    </w:p>
    <w:p w14:paraId="1AE325A4" w14:textId="4F1290D2" w:rsidR="00ED7740" w:rsidRDefault="00A426C7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61720B58" wp14:editId="75358FA3">
                <wp:simplePos x="0" y="0"/>
                <wp:positionH relativeFrom="margin">
                  <wp:posOffset>3923030</wp:posOffset>
                </wp:positionH>
                <wp:positionV relativeFrom="paragraph">
                  <wp:posOffset>313852</wp:posOffset>
                </wp:positionV>
                <wp:extent cx="1388110" cy="859155"/>
                <wp:effectExtent l="0" t="0" r="21590" b="17145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8110" cy="859155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C12B55" w14:textId="33A21A80" w:rsidR="00D759AF" w:rsidRDefault="00D759AF" w:rsidP="00EC2ED1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kolo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kehilang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tonus dan menjadi sangat tidak respons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1720B58" id="Rectangle 26" o:spid="_x0000_s1031" style="position:absolute;left:0;text-align:left;margin-left:308.9pt;margin-top:24.7pt;width:109.3pt;height:67.65pt;z-index:2516587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" fillcolor="white [3201]" strokecolor="black [3200]" strokeweight="1pt">
                <v:stroke dashstyle="dash"/>
                <v:textbox>
                  <w:txbxContent>
                    <w:p w14:paraId="61C12B55" w14:textId="33A21A80" w:rsidR="00D759AF" w:rsidRDefault="00D759AF" w:rsidP="00EC2ED1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kolo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kehilang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tonus dan menjadi sangat tidak responsif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F50D4F">
        <w:rPr>
          <w:rFonts w:ascii="Times New Roman" w:hAnsi="Times New Roman" w:cs="Times New Roman"/>
          <w:b/>
          <w:noProof/>
          <w:sz w:val="24"/>
        </w:rPr>
        <mc:AlternateContent>
          <mc:Choice Requires="wps">
            <w:drawing>
              <wp:anchor distT="0" distB="0" distL="114300" distR="114300" simplePos="0" relativeHeight="251624960" behindDoc="0" locked="0" layoutInCell="1" allowOverlap="1" wp14:anchorId="320AD85B" wp14:editId="22D44DFD">
                <wp:simplePos x="0" y="0"/>
                <wp:positionH relativeFrom="column">
                  <wp:posOffset>932180</wp:posOffset>
                </wp:positionH>
                <wp:positionV relativeFrom="paragraph">
                  <wp:posOffset>329565</wp:posOffset>
                </wp:positionV>
                <wp:extent cx="285115" cy="95250"/>
                <wp:effectExtent l="38100" t="38100" r="19685" b="19050"/>
                <wp:wrapNone/>
                <wp:docPr id="9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285115" cy="952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7DEC7D" id="Straight Arrow Connector 9" o:spid="_x0000_s1026" type="#_x0000_t32" style="position:absolute;margin-left:73.4pt;margin-top:25.95pt;width:22.45pt;height:7.5pt;flip:x y;z-index:251624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" strokecolor="black [3200]" strokeweight=".5pt">
                <v:stroke endarrow="block" joinstyle="miter"/>
              </v:shape>
            </w:pict>
          </mc:Fallback>
        </mc:AlternateContent>
      </w:r>
      <w:r w:rsidR="00F50D4F">
        <w:rPr>
          <w:noProof/>
        </w:rPr>
        <mc:AlternateContent>
          <mc:Choice Requires="wps">
            <w:drawing>
              <wp:anchor distT="0" distB="0" distL="114300" distR="114300" simplePos="0" relativeHeight="251690496" behindDoc="0" locked="0" layoutInCell="1" allowOverlap="1" wp14:anchorId="155C2654" wp14:editId="45C09A6F">
                <wp:simplePos x="0" y="0"/>
                <wp:positionH relativeFrom="margin">
                  <wp:posOffset>1685925</wp:posOffset>
                </wp:positionH>
                <wp:positionV relativeFrom="paragraph">
                  <wp:posOffset>190500</wp:posOffset>
                </wp:positionV>
                <wp:extent cx="0" cy="207315"/>
                <wp:effectExtent l="76200" t="0" r="57150" b="59690"/>
                <wp:wrapNone/>
                <wp:docPr id="38" name="Straight Arrow Connector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731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84A33F" id="Straight Arrow Connector 38" o:spid="_x0000_s1026" type="#_x0000_t32" style="position:absolute;margin-left:132.75pt;margin-top:15pt;width:0;height:16.3pt;z-index:25169049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</w:p>
    <w:p w14:paraId="6D8437F3" w14:textId="6D64CCD2" w:rsidR="00ED7740" w:rsidRDefault="00A426C7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 wp14:anchorId="26716859" wp14:editId="08F15EA8">
                <wp:simplePos x="0" y="0"/>
                <wp:positionH relativeFrom="margin">
                  <wp:posOffset>2663987</wp:posOffset>
                </wp:positionH>
                <wp:positionV relativeFrom="paragraph">
                  <wp:posOffset>84588</wp:posOffset>
                </wp:positionV>
                <wp:extent cx="1031359" cy="1222744"/>
                <wp:effectExtent l="0" t="0" r="16510" b="15875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31359" cy="1222744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F22B2D1" w14:textId="13FEBDE2" w:rsidR="00D759AF" w:rsidRDefault="00D759AF" w:rsidP="00F05E12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membrane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mukosa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rekta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dan muskulatur menjadi tidak pek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6716859" id="Rectangle 24" o:spid="_x0000_s1032" style="position:absolute;left:0;text-align:left;margin-left:209.75pt;margin-top:6.65pt;width:81.2pt;height:96.3pt;z-index:2516526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" fillcolor="white [3201]" strokecolor="black [3200]" strokeweight="1pt">
                <v:stroke dashstyle="dash"/>
                <v:textbox>
                  <w:txbxContent>
                    <w:p w14:paraId="5F22B2D1" w14:textId="13FEBDE2" w:rsidR="00D759AF" w:rsidRDefault="00D759AF" w:rsidP="00F05E12">
                      <w:pPr>
                        <w:jc w:val="center"/>
                      </w:pP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membrane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mukosa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rekta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dan muskulatur menjadi tidak peka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F50D4F">
        <w:rPr>
          <w:noProof/>
        </w:rPr>
        <mc:AlternateContent>
          <mc:Choice Requires="wps">
            <w:drawing>
              <wp:anchor distT="0" distB="0" distL="114300" distR="114300" simplePos="0" relativeHeight="251675136" behindDoc="0" locked="0" layoutInCell="1" allowOverlap="1" wp14:anchorId="20E56994" wp14:editId="2EC90DB4">
                <wp:simplePos x="0" y="0"/>
                <wp:positionH relativeFrom="margin">
                  <wp:posOffset>1226820</wp:posOffset>
                </wp:positionH>
                <wp:positionV relativeFrom="paragraph">
                  <wp:posOffset>76835</wp:posOffset>
                </wp:positionV>
                <wp:extent cx="923925" cy="533400"/>
                <wp:effectExtent l="0" t="0" r="28575" b="19050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23925" cy="533400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71EA06F" w14:textId="6DE3A0A5" w:rsidR="00D759AF" w:rsidRDefault="00D759AF" w:rsidP="008944AD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Tir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bar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0E56994" id="Rectangle 30" o:spid="_x0000_s1033" style="position:absolute;left:0;text-align:left;margin-left:96.6pt;margin-top:6.05pt;width:72.75pt;height:42pt;z-index:2516751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" fillcolor="white [3201]" strokecolor="black [3200]" strokeweight="1pt">
                <v:stroke dashstyle="dash"/>
                <v:textbox>
                  <w:txbxContent>
                    <w:p w14:paraId="171EA06F" w14:textId="6DE3A0A5" w:rsidR="00D759AF" w:rsidRDefault="00D759AF" w:rsidP="008944AD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Tir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baring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70F476FD" w14:textId="7B43889E" w:rsidR="00ED7740" w:rsidRDefault="00A426C7" w:rsidP="00C22B0E">
      <w:pPr>
        <w:pStyle w:val="ListParagraph"/>
        <w:spacing w:line="480" w:lineRule="auto"/>
        <w:ind w:left="27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5616" behindDoc="0" locked="0" layoutInCell="1" allowOverlap="1" wp14:anchorId="2045E822" wp14:editId="721F6E7B">
                <wp:simplePos x="0" y="0"/>
                <wp:positionH relativeFrom="margin">
                  <wp:posOffset>4617085</wp:posOffset>
                </wp:positionH>
                <wp:positionV relativeFrom="paragraph">
                  <wp:posOffset>431327</wp:posOffset>
                </wp:positionV>
                <wp:extent cx="0" cy="207010"/>
                <wp:effectExtent l="76200" t="0" r="57150" b="59690"/>
                <wp:wrapNone/>
                <wp:docPr id="43" name="Straight Arrow Connector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701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A138AF" id="Straight Arrow Connector 43" o:spid="_x0000_s1026" type="#_x0000_t32" style="position:absolute;margin-left:363.55pt;margin-top:33.95pt;width:0;height:16.3pt;z-index:25169561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 w:rsidR="00F50D4F">
        <w:rPr>
          <w:rFonts w:ascii="Times New Roman" w:hAnsi="Times New Roman" w:cs="Times New Roman"/>
          <w:b/>
          <w:noProof/>
          <w:sz w:val="24"/>
        </w:rPr>
        <mc:AlternateContent>
          <mc:Choice Requires="wps">
            <w:drawing>
              <wp:anchor distT="0" distB="0" distL="114300" distR="114300" simplePos="0" relativeHeight="251694592" behindDoc="0" locked="0" layoutInCell="1" allowOverlap="1" wp14:anchorId="4EB0C2FC" wp14:editId="3ADE5873">
                <wp:simplePos x="0" y="0"/>
                <wp:positionH relativeFrom="margin">
                  <wp:posOffset>3639982</wp:posOffset>
                </wp:positionH>
                <wp:positionV relativeFrom="paragraph">
                  <wp:posOffset>97790</wp:posOffset>
                </wp:positionV>
                <wp:extent cx="271145" cy="0"/>
                <wp:effectExtent l="0" t="76200" r="14605" b="95250"/>
                <wp:wrapNone/>
                <wp:docPr id="42" name="Straight Arrow Connector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11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9E1A269" id="Straight Arrow Connector 42" o:spid="_x0000_s1026" type="#_x0000_t32" style="position:absolute;margin-left:286.6pt;margin-top:7.7pt;width:21.35pt;height:0;z-index:25169459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 w:rsidR="00F50D4F">
        <w:rPr>
          <w:noProof/>
        </w:rPr>
        <mc:AlternateContent>
          <mc:Choice Requires="wps">
            <w:drawing>
              <wp:anchor distT="0" distB="0" distL="114300" distR="114300" simplePos="0" relativeHeight="251693568" behindDoc="0" locked="0" layoutInCell="1" allowOverlap="1" wp14:anchorId="14DD6E68" wp14:editId="7EF3FFAD">
                <wp:simplePos x="0" y="0"/>
                <wp:positionH relativeFrom="margin">
                  <wp:posOffset>1703070</wp:posOffset>
                </wp:positionH>
                <wp:positionV relativeFrom="paragraph">
                  <wp:posOffset>269240</wp:posOffset>
                </wp:positionV>
                <wp:extent cx="0" cy="207315"/>
                <wp:effectExtent l="76200" t="0" r="57150" b="59690"/>
                <wp:wrapNone/>
                <wp:docPr id="41" name="Straight Arrow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731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4D3C1F" id="Straight Arrow Connector 41" o:spid="_x0000_s1026" type="#_x0000_t32" style="position:absolute;margin-left:134.1pt;margin-top:21.2pt;width:0;height:16.3pt;z-index:251693568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 w:rsidR="00F50D4F">
        <w:rPr>
          <w:noProof/>
        </w:rPr>
        <mc:AlternateContent>
          <mc:Choice Requires="wps">
            <w:drawing>
              <wp:anchor distT="0" distB="0" distL="114300" distR="114300" simplePos="0" relativeHeight="251692544" behindDoc="0" locked="0" layoutInCell="1" allowOverlap="1" wp14:anchorId="53E651BF" wp14:editId="71A4901F">
                <wp:simplePos x="0" y="0"/>
                <wp:positionH relativeFrom="margin">
                  <wp:posOffset>-268605</wp:posOffset>
                </wp:positionH>
                <wp:positionV relativeFrom="paragraph">
                  <wp:posOffset>116840</wp:posOffset>
                </wp:positionV>
                <wp:extent cx="1181100" cy="466725"/>
                <wp:effectExtent l="0" t="0" r="19050" b="28575"/>
                <wp:wrapNone/>
                <wp:docPr id="40" name="Rectangle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81100" cy="466725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752440B" w14:textId="0716E1BF" w:rsidR="00D759AF" w:rsidRDefault="00D759AF" w:rsidP="00F50D4F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Deficit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perawat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dir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E651BF" id="Rectangle 40" o:spid="_x0000_s1034" style="position:absolute;left:0;text-align:left;margin-left:-21.15pt;margin-top:9.2pt;width:93pt;height:36.75pt;z-index:2516925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" fillcolor="white [3201]" strokecolor="black [3200]" strokeweight="1pt">
                <v:stroke dashstyle="dash"/>
                <v:textbox>
                  <w:txbxContent>
                    <w:p w14:paraId="2752440B" w14:textId="0716E1BF" w:rsidR="00D759AF" w:rsidRDefault="00D759AF" w:rsidP="00F50D4F">
                      <w:pPr>
                        <w:jc w:val="center"/>
                      </w:pP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Deficit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perawat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dir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F50D4F">
        <w:rPr>
          <w:rFonts w:ascii="Times New Roman" w:hAnsi="Times New Roman" w:cs="Times New Roman"/>
          <w:b/>
          <w:noProof/>
          <w:sz w:val="24"/>
        </w:rPr>
        <mc:AlternateContent>
          <mc:Choice Requires="wps">
            <w:drawing>
              <wp:anchor distT="0" distB="0" distL="114300" distR="114300" simplePos="0" relativeHeight="251691520" behindDoc="0" locked="0" layoutInCell="1" allowOverlap="1" wp14:anchorId="4C3ACA4D" wp14:editId="5139F444">
                <wp:simplePos x="0" y="0"/>
                <wp:positionH relativeFrom="column">
                  <wp:posOffset>960120</wp:posOffset>
                </wp:positionH>
                <wp:positionV relativeFrom="paragraph">
                  <wp:posOffset>221615</wp:posOffset>
                </wp:positionV>
                <wp:extent cx="275590" cy="114300"/>
                <wp:effectExtent l="38100" t="0" r="29210" b="57150"/>
                <wp:wrapNone/>
                <wp:docPr id="39" name="Straight Arrow Connector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75590" cy="1143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8B94D2" id="Straight Arrow Connector 39" o:spid="_x0000_s1026" type="#_x0000_t32" style="position:absolute;margin-left:75.6pt;margin-top:17.45pt;width:21.7pt;height:9pt;flip:x;z-index:251691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" strokecolor="black [3200]" strokeweight=".5pt">
                <v:stroke endarrow="block" joinstyle="miter"/>
              </v:shape>
            </w:pict>
          </mc:Fallback>
        </mc:AlternateContent>
      </w:r>
    </w:p>
    <w:p w14:paraId="20EC8892" w14:textId="5F3D1C37" w:rsidR="00F50D4F" w:rsidRDefault="00A426C7" w:rsidP="00CC0626">
      <w:pPr>
        <w:pStyle w:val="NormalWeb"/>
        <w:divId w:val="1276405342"/>
        <w:rPr>
          <w:b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18816" behindDoc="0" locked="0" layoutInCell="1" allowOverlap="1" wp14:anchorId="66A579DD" wp14:editId="375CAA0C">
                <wp:simplePos x="0" y="0"/>
                <wp:positionH relativeFrom="margin">
                  <wp:posOffset>4182745</wp:posOffset>
                </wp:positionH>
                <wp:positionV relativeFrom="paragraph">
                  <wp:posOffset>213198</wp:posOffset>
                </wp:positionV>
                <wp:extent cx="910590" cy="372110"/>
                <wp:effectExtent l="0" t="0" r="22860" b="27940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10590" cy="37211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3175">
                          <a:solidFill>
                            <a:schemeClr val="tx1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40000" dist="23000" dir="5400000" rotWithShape="0">
                                  <a:srgbClr val="808080">
                                    <a:alpha val="34999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392E53B1" w14:textId="2F0D4FAF" w:rsidR="00D759AF" w:rsidRPr="008118E8" w:rsidRDefault="00D759AF" w:rsidP="003B633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stipas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upright="1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6A579DD" id="Rectangle 32" o:spid="_x0000_s1035" style="position:absolute;margin-left:329.35pt;margin-top:16.8pt;width:71.7pt;height:29.3pt;z-index:2516188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" fillcolor="white [3212]" strokecolor="black [3213]" strokeweight=".25pt">
                <v:shadow opacity="22936f" origin=",.5" offset="0,.63889mm"/>
                <v:textbox>
                  <w:txbxContent>
                    <w:p w14:paraId="392E53B1" w14:textId="2F0D4FAF" w:rsidR="00D759AF" w:rsidRPr="008118E8" w:rsidRDefault="00D759AF" w:rsidP="003B6332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stipas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37248" behindDoc="0" locked="0" layoutInCell="1" allowOverlap="1" wp14:anchorId="18AA0940" wp14:editId="78F463ED">
                <wp:simplePos x="0" y="0"/>
                <wp:positionH relativeFrom="margin">
                  <wp:posOffset>2376805</wp:posOffset>
                </wp:positionH>
                <wp:positionV relativeFrom="paragraph">
                  <wp:posOffset>248447</wp:posOffset>
                </wp:positionV>
                <wp:extent cx="271145" cy="0"/>
                <wp:effectExtent l="0" t="76200" r="14605" b="9525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11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ED5B41E" id="Straight Arrow Connector 18" o:spid="_x0000_s1026" type="#_x0000_t32" style="position:absolute;margin-left:187.15pt;margin-top:19.55pt;width:21.35pt;height:0;z-index:25163724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5440" behindDoc="0" locked="0" layoutInCell="1" allowOverlap="1" wp14:anchorId="218E2F59" wp14:editId="52AA6592">
                <wp:simplePos x="0" y="0"/>
                <wp:positionH relativeFrom="margin">
                  <wp:posOffset>1028700</wp:posOffset>
                </wp:positionH>
                <wp:positionV relativeFrom="paragraph">
                  <wp:posOffset>69377</wp:posOffset>
                </wp:positionV>
                <wp:extent cx="1388110" cy="506730"/>
                <wp:effectExtent l="0" t="0" r="21590" b="2667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8110" cy="506730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3946AC2" w14:textId="4410D676" w:rsidR="00D759AF" w:rsidRDefault="00D759AF" w:rsidP="00F05E12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Otot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tonus abdomen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>menuru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18E2F59" id="Rectangle 22" o:spid="_x0000_s1036" style="position:absolute;margin-left:81pt;margin-top:5.45pt;width:109.3pt;height:39.9pt;z-index:2516454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" fillcolor="white [3201]" strokecolor="black [3200]" strokeweight="1pt">
                <v:stroke dashstyle="dash"/>
                <v:textbox>
                  <w:txbxContent>
                    <w:p w14:paraId="43946AC2" w14:textId="4410D676" w:rsidR="00D759AF" w:rsidRDefault="00D759AF" w:rsidP="00F05E12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Otot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tonus abdomen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>menuru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</w:rPr>
                        <w:t xml:space="preserve">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31CE28FD" w14:textId="2D2E9519" w:rsidR="00F50D4F" w:rsidRDefault="00DC2F57" w:rsidP="00CC0626">
      <w:pPr>
        <w:pStyle w:val="NormalWeb"/>
        <w:divId w:val="1276405342"/>
        <w:rPr>
          <w:b/>
          <w:sz w:val="2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17792" behindDoc="0" locked="0" layoutInCell="1" allowOverlap="1" wp14:anchorId="412426B5" wp14:editId="6E077039">
                <wp:simplePos x="0" y="0"/>
                <wp:positionH relativeFrom="margin">
                  <wp:posOffset>4338955</wp:posOffset>
                </wp:positionH>
                <wp:positionV relativeFrom="paragraph">
                  <wp:posOffset>275176</wp:posOffset>
                </wp:positionV>
                <wp:extent cx="1595120" cy="1252220"/>
                <wp:effectExtent l="0" t="0" r="24130" b="24130"/>
                <wp:wrapNone/>
                <wp:docPr id="11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95120" cy="12522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3175">
                          <a:solidFill>
                            <a:schemeClr val="tx1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40000" dist="23000" dir="5400000" rotWithShape="0">
                                  <a:srgbClr val="808080">
                                    <a:alpha val="34999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212FCC65" w14:textId="7EEA58E0" w:rsidR="00D759AF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Proses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Keperawatan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:</w:t>
                            </w:r>
                          </w:p>
                          <w:p w14:paraId="41C0FC22" w14:textId="77777777" w:rsidR="00D759AF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1. Pengkajian</w:t>
                            </w:r>
                          </w:p>
                          <w:p w14:paraId="23957C18" w14:textId="77777777" w:rsidR="00D759AF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2. Diagnosa</w:t>
                            </w:r>
                          </w:p>
                          <w:p w14:paraId="38C67318" w14:textId="77777777" w:rsidR="00D759AF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3. Intervensi</w:t>
                            </w:r>
                          </w:p>
                          <w:p w14:paraId="303A3969" w14:textId="77777777" w:rsidR="00D759AF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4. Implementasi</w:t>
                            </w:r>
                          </w:p>
                          <w:p w14:paraId="44B934E1" w14:textId="77777777" w:rsidR="00D759AF" w:rsidRPr="00D036A3" w:rsidRDefault="00D759AF" w:rsidP="003B6332">
                            <w:pPr>
                              <w:tabs>
                                <w:tab w:val="left" w:pos="284"/>
                              </w:tabs>
                              <w:spacing w:after="0" w:line="240" w:lineRule="auto"/>
                              <w:contextualSpacing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5. Evaluasi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12426B5" id="Rectangle 11" o:spid="_x0000_s1037" style="position:absolute;margin-left:341.65pt;margin-top:21.65pt;width:125.6pt;height:98.6pt;z-index:2516177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" fillcolor="white [3212]" strokecolor="black [3213]" strokeweight=".25pt">
                <v:shadow opacity="22936f" origin=",.5" offset="0,.63889mm"/>
                <v:textbox>
                  <w:txbxContent>
                    <w:p w14:paraId="212FCC65" w14:textId="7EEA58E0" w:rsidR="00D759AF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Proses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Keperawatan</w:t>
                      </w:r>
                      <w:proofErr w:type="spellEnd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:</w:t>
                      </w:r>
                    </w:p>
                    <w:p w14:paraId="41C0FC22" w14:textId="77777777" w:rsidR="00D759AF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1. Pengkajian</w:t>
                      </w:r>
                    </w:p>
                    <w:p w14:paraId="23957C18" w14:textId="77777777" w:rsidR="00D759AF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2. Diagnosa</w:t>
                      </w:r>
                    </w:p>
                    <w:p w14:paraId="38C67318" w14:textId="77777777" w:rsidR="00D759AF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3. Intervensi</w:t>
                      </w:r>
                    </w:p>
                    <w:p w14:paraId="303A3969" w14:textId="77777777" w:rsidR="00D759AF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4. Implementasi</w:t>
                      </w:r>
                    </w:p>
                    <w:p w14:paraId="44B934E1" w14:textId="77777777" w:rsidR="00D759AF" w:rsidRPr="00D036A3" w:rsidRDefault="00D759AF" w:rsidP="003B6332">
                      <w:pPr>
                        <w:tabs>
                          <w:tab w:val="left" w:pos="284"/>
                        </w:tabs>
                        <w:spacing w:after="0" w:line="240" w:lineRule="auto"/>
                        <w:contextualSpacing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5. Evaluasi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A426C7">
        <w:rPr>
          <w:noProof/>
        </w:rPr>
        <mc:AlternateContent>
          <mc:Choice Requires="wps">
            <w:drawing>
              <wp:anchor distT="0" distB="0" distL="114300" distR="114300" simplePos="0" relativeHeight="251625984" behindDoc="0" locked="0" layoutInCell="1" allowOverlap="1" wp14:anchorId="7EC47833" wp14:editId="2E6920E9">
                <wp:simplePos x="0" y="0"/>
                <wp:positionH relativeFrom="rightMargin">
                  <wp:align>left</wp:align>
                </wp:positionH>
                <wp:positionV relativeFrom="paragraph">
                  <wp:posOffset>117017</wp:posOffset>
                </wp:positionV>
                <wp:extent cx="169870" cy="157303"/>
                <wp:effectExtent l="38100" t="38100" r="20955" b="33655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69870" cy="157303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EBF213" id="Straight Arrow Connector 19" o:spid="_x0000_s1026" type="#_x0000_t32" style="position:absolute;margin-left:0;margin-top:9.2pt;width:13.4pt;height:12.4pt;flip:x y;z-index:251625984;visibility:visible;mso-wrap-style:square;mso-width-percent:0;mso-height-percent:0;mso-wrap-distance-left:9pt;mso-wrap-distance-top:0;mso-wrap-distance-right:9pt;mso-wrap-distance-bottom:0;mso-position-horizontal:left;mso-position-horizontal-relative:right-margin-area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 w:rsidR="00A426C7">
        <w:rPr>
          <w:noProof/>
        </w:rPr>
        <mc:AlternateContent>
          <mc:Choice Requires="wps">
            <w:drawing>
              <wp:anchor distT="0" distB="0" distL="114300" distR="114300" simplePos="0" relativeHeight="251619840" behindDoc="0" locked="0" layoutInCell="1" allowOverlap="1" wp14:anchorId="3CB7B822" wp14:editId="12205B32">
                <wp:simplePos x="0" y="0"/>
                <wp:positionH relativeFrom="margin">
                  <wp:posOffset>2940050</wp:posOffset>
                </wp:positionH>
                <wp:positionV relativeFrom="paragraph">
                  <wp:posOffset>289722</wp:posOffset>
                </wp:positionV>
                <wp:extent cx="1258998" cy="666292"/>
                <wp:effectExtent l="0" t="0" r="17780" b="19685"/>
                <wp:wrapNone/>
                <wp:docPr id="31" name="Rectangle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58998" cy="666292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B3F9CB" w14:textId="56457DBD" w:rsidR="00D759AF" w:rsidRDefault="00D759AF" w:rsidP="000A1120">
                            <w:pPr>
                              <w:jc w:val="center"/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mpaks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ese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n volvulus daerah sigmoi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CB7B822" id="Rectangle 31" o:spid="_x0000_s1038" style="position:absolute;margin-left:231.5pt;margin-top:22.8pt;width:99.15pt;height:52.45pt;z-index:2516198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" fillcolor="white [3201]" strokecolor="black [3200]" strokeweight="1pt">
                <v:stroke dashstyle="dash"/>
                <v:textbox>
                  <w:txbxContent>
                    <w:p w14:paraId="20B3F9CB" w14:textId="56457DBD" w:rsidR="00D759AF" w:rsidRDefault="00D759AF" w:rsidP="000A1120">
                      <w:pPr>
                        <w:jc w:val="center"/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mpaks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ese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n volvulus daerah sigmoid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A426C7">
        <w:rPr>
          <w:b/>
          <w:noProof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674416BD" wp14:editId="7E574AC0">
                <wp:simplePos x="0" y="0"/>
                <wp:positionH relativeFrom="column">
                  <wp:posOffset>4033358</wp:posOffset>
                </wp:positionH>
                <wp:positionV relativeFrom="paragraph">
                  <wp:posOffset>102235</wp:posOffset>
                </wp:positionV>
                <wp:extent cx="168275" cy="164465"/>
                <wp:effectExtent l="38100" t="0" r="22225" b="6413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68275" cy="16446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6DE0C0" id="Straight Arrow Connector 27" o:spid="_x0000_s1026" type="#_x0000_t32" style="position:absolute;margin-left:317.6pt;margin-top:8.05pt;width:13.25pt;height:12.95pt;flip:x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" strokecolor="black [3200]" strokeweight=".5pt">
                <v:stroke endarrow="block" joinstyle="miter"/>
              </v:shape>
            </w:pict>
          </mc:Fallback>
        </mc:AlternateContent>
      </w:r>
    </w:p>
    <w:p w14:paraId="5F389DEE" w14:textId="7F607CD6" w:rsidR="00111F6B" w:rsidRDefault="00111F6B" w:rsidP="00776766">
      <w:pPr>
        <w:pStyle w:val="NormalWeb"/>
        <w:divId w:val="1276405342"/>
      </w:pPr>
      <w:proofErr w:type="spellStart"/>
      <w:r w:rsidRPr="00111F6B">
        <w:t>Keterangan</w:t>
      </w:r>
      <w:proofErr w:type="spellEnd"/>
      <w:r>
        <w:t>:</w:t>
      </w:r>
    </w:p>
    <w:p w14:paraId="7A12B18C" w14:textId="752A227F" w:rsidR="0026273A" w:rsidRDefault="0026273A" w:rsidP="00776766">
      <w:pPr>
        <w:pStyle w:val="NormalWeb"/>
        <w:ind w:left="270" w:hanging="480"/>
        <w:divId w:val="1276405342"/>
      </w:pPr>
      <w:r w:rsidRPr="001F2ACD">
        <w:rPr>
          <w:noProof/>
        </w:rPr>
        <mc:AlternateContent>
          <mc:Choice Requires="wps">
            <w:drawing>
              <wp:anchor distT="0" distB="0" distL="114300" distR="114300" simplePos="0" relativeHeight="251621888" behindDoc="0" locked="0" layoutInCell="1" allowOverlap="1" wp14:anchorId="4CD76340" wp14:editId="75DBB3CA">
                <wp:simplePos x="0" y="0"/>
                <wp:positionH relativeFrom="column">
                  <wp:posOffset>3633</wp:posOffset>
                </wp:positionH>
                <wp:positionV relativeFrom="paragraph">
                  <wp:posOffset>-709</wp:posOffset>
                </wp:positionV>
                <wp:extent cx="671208" cy="262647"/>
                <wp:effectExtent l="0" t="0" r="14605" b="2349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1208" cy="262647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3175">
                          <a:solidFill>
                            <a:schemeClr val="tx1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40000" dist="23000" dir="5400000" rotWithShape="0">
                                  <a:srgbClr val="808080">
                                    <a:alpha val="34999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upright="1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917C08" id="Rectangle 13" o:spid="_x0000_s1026" style="position:absolute;margin-left:.3pt;margin-top:-.05pt;width:52.85pt;height:20.7pt;z-index:251621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" fillcolor="white [3212]" strokecolor="black [3213]" strokeweight=".25pt">
                <v:shadow opacity="22936f" origin=",.5" offset="0,.63889mm"/>
              </v:rect>
            </w:pict>
          </mc:Fallback>
        </mc:AlternateContent>
      </w:r>
      <w:r>
        <w:tab/>
      </w:r>
      <w:r>
        <w:tab/>
      </w:r>
      <w:r>
        <w:tab/>
        <w:t xml:space="preserve">: </w:t>
      </w:r>
      <w:proofErr w:type="spellStart"/>
      <w:r>
        <w:t>Variabel</w:t>
      </w:r>
      <w:proofErr w:type="spellEnd"/>
      <w:r>
        <w:t xml:space="preserve"> yang </w:t>
      </w:r>
      <w:proofErr w:type="spellStart"/>
      <w:r>
        <w:t>diteliti</w:t>
      </w:r>
      <w:proofErr w:type="spellEnd"/>
      <w:r>
        <w:t xml:space="preserve"> </w:t>
      </w:r>
    </w:p>
    <w:p w14:paraId="211007DD" w14:textId="34320498" w:rsidR="00271B53" w:rsidRDefault="0026273A" w:rsidP="00C22B0E">
      <w:pPr>
        <w:pStyle w:val="NormalWeb"/>
        <w:ind w:left="270" w:hanging="480"/>
        <w:divId w:val="1276405342"/>
      </w:pPr>
      <w:r w:rsidRPr="001F2ACD">
        <w:rPr>
          <w:noProof/>
        </w:rPr>
        <mc:AlternateContent>
          <mc:Choice Requires="wps">
            <w:drawing>
              <wp:anchor distT="0" distB="0" distL="114300" distR="114300" simplePos="0" relativeHeight="251622912" behindDoc="0" locked="0" layoutInCell="1" allowOverlap="1" wp14:anchorId="735C00A7" wp14:editId="088D38F5">
                <wp:simplePos x="0" y="0"/>
                <wp:positionH relativeFrom="column">
                  <wp:posOffset>16480</wp:posOffset>
                </wp:positionH>
                <wp:positionV relativeFrom="paragraph">
                  <wp:posOffset>20586</wp:posOffset>
                </wp:positionV>
                <wp:extent cx="671195" cy="262255"/>
                <wp:effectExtent l="0" t="0" r="14605" b="2349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1195" cy="262255"/>
                        </a:xfrm>
                        <a:prstGeom prst="rect">
                          <a:avLst/>
                        </a:prstGeom>
                        <a:ln w="12700">
                          <a:prstDash val="dash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D8FAB7A" id="Rectangle 8" o:spid="_x0000_s1026" style="position:absolute;margin-left:1.3pt;margin-top:1.6pt;width:52.85pt;height:20.65pt;z-index:251622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" fillcolor="white [3201]" strokecolor="black [3200]" strokeweight="1pt">
                <v:stroke dashstyle="dash"/>
              </v:rect>
            </w:pict>
          </mc:Fallback>
        </mc:AlternateContent>
      </w:r>
      <w:r>
        <w:tab/>
      </w:r>
      <w:r>
        <w:tab/>
      </w:r>
      <w:r>
        <w:tab/>
        <w:t xml:space="preserve">: </w:t>
      </w:r>
      <w:proofErr w:type="spellStart"/>
      <w:r>
        <w:t>Variabel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teliti</w:t>
      </w:r>
      <w:proofErr w:type="spellEnd"/>
      <w:r>
        <w:t xml:space="preserve">  </w:t>
      </w:r>
    </w:p>
    <w:p w14:paraId="1D3CC209" w14:textId="4D1B2CC1" w:rsidR="002E2B26" w:rsidRDefault="002E2B26" w:rsidP="00C22B0E">
      <w:pPr>
        <w:pStyle w:val="Caption"/>
        <w:ind w:left="270"/>
        <w:rPr>
          <w:rFonts w:ascii="Times New Roman" w:hAnsi="Times New Roman" w:cs="Times New Roman"/>
          <w:i w:val="0"/>
          <w:color w:val="000000" w:themeColor="text1"/>
          <w:sz w:val="24"/>
        </w:rPr>
      </w:pPr>
      <w:bookmarkStart w:id="13" w:name="_Toc513691118"/>
      <w:r w:rsidRPr="001F2ACD">
        <w:rPr>
          <w:noProof/>
        </w:rPr>
        <mc:AlternateContent>
          <mc:Choice Requires="wps">
            <w:drawing>
              <wp:anchor distT="4294967295" distB="4294967295" distL="114300" distR="114300" simplePos="0" relativeHeight="251623936" behindDoc="0" locked="0" layoutInCell="1" allowOverlap="1" wp14:anchorId="1AA8E7E4" wp14:editId="2CCECA20">
                <wp:simplePos x="0" y="0"/>
                <wp:positionH relativeFrom="column">
                  <wp:posOffset>6968</wp:posOffset>
                </wp:positionH>
                <wp:positionV relativeFrom="paragraph">
                  <wp:posOffset>113665</wp:posOffset>
                </wp:positionV>
                <wp:extent cx="457200" cy="0"/>
                <wp:effectExtent l="0" t="76200" r="19050" b="95250"/>
                <wp:wrapNone/>
                <wp:docPr id="10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457200" cy="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4E51FFF" id="Straight Arrow Connector 10" o:spid="_x0000_s1026" type="#_x0000_t32" style="position:absolute;margin-left:.55pt;margin-top:8.95pt;width:36pt;height:0;z-index:25162393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" strokecolor="windowText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Times New Roman" w:hAnsi="Times New Roman" w:cs="Times New Roman"/>
          <w:i w:val="0"/>
          <w:color w:val="000000" w:themeColor="text1"/>
          <w:sz w:val="24"/>
        </w:rPr>
        <w:tab/>
      </w:r>
      <w:r>
        <w:rPr>
          <w:rFonts w:ascii="Times New Roman" w:hAnsi="Times New Roman" w:cs="Times New Roman"/>
          <w:i w:val="0"/>
          <w:color w:val="000000" w:themeColor="text1"/>
          <w:sz w:val="24"/>
        </w:rPr>
        <w:tab/>
        <w:t xml:space="preserve">: Ada </w:t>
      </w:r>
      <w:proofErr w:type="spellStart"/>
      <w:r>
        <w:rPr>
          <w:rFonts w:ascii="Times New Roman" w:hAnsi="Times New Roman" w:cs="Times New Roman"/>
          <w:i w:val="0"/>
          <w:color w:val="000000" w:themeColor="text1"/>
          <w:sz w:val="24"/>
        </w:rPr>
        <w:t>hubungan</w:t>
      </w:r>
      <w:proofErr w:type="spellEnd"/>
      <w:r>
        <w:rPr>
          <w:rFonts w:ascii="Times New Roman" w:hAnsi="Times New Roman" w:cs="Times New Roman"/>
          <w:i w:val="0"/>
          <w:color w:val="000000" w:themeColor="text1"/>
          <w:sz w:val="24"/>
        </w:rPr>
        <w:t xml:space="preserve"> </w:t>
      </w:r>
    </w:p>
    <w:p w14:paraId="0CC70BAC" w14:textId="3A10717A" w:rsidR="00EE6105" w:rsidRPr="00C22B0E" w:rsidRDefault="00002388" w:rsidP="00C22B0E">
      <w:pPr>
        <w:pStyle w:val="Caption"/>
        <w:rPr>
          <w:rFonts w:ascii="Times New Roman" w:hAnsi="Times New Roman" w:cs="Times New Roman"/>
          <w:i w:val="0"/>
          <w:color w:val="auto"/>
          <w:sz w:val="24"/>
          <w:szCs w:val="24"/>
        </w:rPr>
      </w:pPr>
      <w:bookmarkStart w:id="14" w:name="_Toc2685502"/>
      <w:r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1AD0B844" wp14:editId="24F9C104">
                <wp:simplePos x="0" y="0"/>
                <wp:positionH relativeFrom="column">
                  <wp:posOffset>2325706</wp:posOffset>
                </wp:positionH>
                <wp:positionV relativeFrom="paragraph">
                  <wp:posOffset>473486</wp:posOffset>
                </wp:positionV>
                <wp:extent cx="363070" cy="228600"/>
                <wp:effectExtent l="0" t="0" r="18415" b="1905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3070" cy="2286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F3BE056" id="Rectangle 6" o:spid="_x0000_s1026" style="position:absolute;margin-left:183.15pt;margin-top:37.3pt;width:28.6pt;height:18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" fillcolor="white [3212]" strokecolor="white [3212]" strokeweight="1pt"/>
            </w:pict>
          </mc:Fallback>
        </mc:AlternateContent>
      </w:r>
      <w:r w:rsidR="00043986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30080" behindDoc="0" locked="0" layoutInCell="1" allowOverlap="1" wp14:anchorId="381BE7A7" wp14:editId="69487DE6">
                <wp:simplePos x="0" y="0"/>
                <wp:positionH relativeFrom="margin">
                  <wp:align>center</wp:align>
                </wp:positionH>
                <wp:positionV relativeFrom="paragraph">
                  <wp:posOffset>818707</wp:posOffset>
                </wp:positionV>
                <wp:extent cx="786810" cy="287079"/>
                <wp:effectExtent l="0" t="0" r="13335" b="17780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86810" cy="287079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B5EEB0C" id="Rectangle 16" o:spid="_x0000_s1026" style="position:absolute;margin-left:0;margin-top:64.45pt;width:61.95pt;height:22.6pt;z-index:25163008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" fillcolor="white [3201]" strokecolor="white [3212]" strokeweight="1pt">
                <w10:wrap anchorx="margin"/>
              </v:rect>
            </w:pict>
          </mc:Fallback>
        </mc:AlternateContent>
      </w:r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Gambar </w:t>
      </w:r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Gambar \* ARABIC </w:instrText>
      </w:r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7A41FA"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1</w:t>
      </w:r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Kerangka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Konsep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Asuhan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Keperawatan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Pasien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SNH </w:t>
      </w:r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dengan</w:t>
      </w:r>
      <w:proofErr w:type="spellEnd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bookmarkStart w:id="15" w:name="_GoBack"/>
      <w:bookmarkEnd w:id="15"/>
      <w:proofErr w:type="spellStart"/>
      <w:r w:rsidR="00C22B0E" w:rsidRPr="00C22B0E">
        <w:rPr>
          <w:rFonts w:ascii="Times New Roman" w:hAnsi="Times New Roman" w:cs="Times New Roman"/>
          <w:i w:val="0"/>
          <w:color w:val="auto"/>
          <w:sz w:val="24"/>
          <w:szCs w:val="24"/>
        </w:rPr>
        <w:t>Konstipasi</w:t>
      </w:r>
      <w:bookmarkEnd w:id="14"/>
      <w:proofErr w:type="spellEnd"/>
    </w:p>
    <w:p w14:paraId="1778D395" w14:textId="473E3F55" w:rsidR="00316FC9" w:rsidRPr="00BB2962" w:rsidRDefault="005C09F5" w:rsidP="00776766">
      <w:pPr>
        <w:pStyle w:val="Heading2"/>
        <w:spacing w:before="0" w:line="480" w:lineRule="auto"/>
        <w:ind w:left="426" w:hanging="426"/>
        <w:divId w:val="1276405342"/>
        <w:rPr>
          <w:sz w:val="24"/>
        </w:rPr>
      </w:pPr>
      <w:bookmarkStart w:id="16" w:name="_Toc2684767"/>
      <w:bookmarkStart w:id="17" w:name="_Toc2685033"/>
      <w:bookmarkStart w:id="18" w:name="_Toc2685147"/>
      <w:bookmarkStart w:id="19" w:name="_Toc2685239"/>
      <w:bookmarkStart w:id="20" w:name="_Toc3208795"/>
      <w:bookmarkStart w:id="21" w:name="_Toc3209241"/>
      <w:bookmarkStart w:id="22" w:name="_Toc3223788"/>
      <w:bookmarkStart w:id="23" w:name="_Toc3224072"/>
      <w:bookmarkStart w:id="24" w:name="_Toc3285661"/>
      <w:bookmarkStart w:id="25" w:name="_Toc3285879"/>
      <w:bookmarkStart w:id="26" w:name="_Toc11005748"/>
      <w:proofErr w:type="spellStart"/>
      <w:r w:rsidRPr="00BB2962">
        <w:rPr>
          <w:sz w:val="24"/>
        </w:rPr>
        <w:lastRenderedPageBreak/>
        <w:t>Variabel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Penelitian</w:t>
      </w:r>
      <w:proofErr w:type="spellEnd"/>
      <w:r w:rsidRPr="00BB2962">
        <w:rPr>
          <w:sz w:val="24"/>
        </w:rPr>
        <w:t xml:space="preserve"> dan </w:t>
      </w:r>
      <w:proofErr w:type="spellStart"/>
      <w:r w:rsidRPr="00BB2962">
        <w:rPr>
          <w:sz w:val="24"/>
        </w:rPr>
        <w:t>Definisi</w:t>
      </w:r>
      <w:proofErr w:type="spellEnd"/>
      <w:r w:rsidRPr="00BB2962">
        <w:rPr>
          <w:sz w:val="24"/>
        </w:rPr>
        <w:t xml:space="preserve"> </w:t>
      </w:r>
      <w:proofErr w:type="spellStart"/>
      <w:r w:rsidRPr="00BB2962">
        <w:rPr>
          <w:sz w:val="24"/>
        </w:rPr>
        <w:t>Operasional</w:t>
      </w:r>
      <w:bookmarkEnd w:id="13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proofErr w:type="spellEnd"/>
    </w:p>
    <w:p w14:paraId="54EA448E" w14:textId="77777777" w:rsidR="00316FC9" w:rsidRPr="00316FC9" w:rsidRDefault="005C09F5" w:rsidP="00034E89">
      <w:pPr>
        <w:pStyle w:val="anaksubbabagus"/>
        <w:numPr>
          <w:ilvl w:val="0"/>
          <w:numId w:val="25"/>
        </w:numPr>
        <w:spacing w:after="0"/>
        <w:ind w:left="426" w:hanging="426"/>
        <w:divId w:val="1276405342"/>
      </w:pPr>
      <w:proofErr w:type="spellStart"/>
      <w:r w:rsidRPr="00316FC9">
        <w:t>Variabel</w:t>
      </w:r>
      <w:proofErr w:type="spellEnd"/>
      <w:r w:rsidRPr="00316FC9">
        <w:t xml:space="preserve"> </w:t>
      </w:r>
      <w:proofErr w:type="spellStart"/>
      <w:r w:rsidRPr="00316FC9">
        <w:t>penelitian</w:t>
      </w:r>
      <w:proofErr w:type="spellEnd"/>
      <w:r w:rsidRPr="00316FC9">
        <w:t xml:space="preserve"> </w:t>
      </w:r>
    </w:p>
    <w:p w14:paraId="1F0CD25C" w14:textId="4D6B1A02" w:rsidR="001B0395" w:rsidRDefault="005C09F5" w:rsidP="001B039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bookmarkStart w:id="27" w:name="_Toc2684768"/>
      <w:bookmarkStart w:id="28" w:name="_Toc2685034"/>
      <w:proofErr w:type="spellStart"/>
      <w:r w:rsidRPr="00286E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3ED" w:rsidRPr="00286EC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7673ED"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3ED" w:rsidRPr="00286ECA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="007673ED"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orang,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memi</w:t>
      </w:r>
      <w:r w:rsidR="007673ED" w:rsidRPr="00286ECA">
        <w:rPr>
          <w:rFonts w:ascii="Times New Roman" w:hAnsi="Times New Roman" w:cs="Times New Roman"/>
          <w:sz w:val="24"/>
          <w:szCs w:val="24"/>
        </w:rPr>
        <w:t>lik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oleh</w:t>
      </w:r>
      <w:r w:rsidR="007673ED"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3ED" w:rsidRPr="00286ECA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esimpulannya</w:t>
      </w:r>
      <w:proofErr w:type="spellEnd"/>
      <w:r w:rsidR="001C050C" w:rsidRPr="00286ECA">
        <w:rPr>
          <w:rFonts w:ascii="Times New Roman" w:hAnsi="Times New Roman" w:cs="Times New Roman"/>
          <w:sz w:val="24"/>
          <w:szCs w:val="24"/>
        </w:rPr>
        <w:t xml:space="preserve"> </w:t>
      </w:r>
      <w:r w:rsidR="001C050C" w:rsidRPr="00286EC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9-8433-64-0", "author" : [ { "dropping-particle" : "", "family" : "Sugiyono", "given" : "", "non-dropping-particle" : "", "parse-names" : false, "suffix" : "" } ], "edition" : "20", "id" : "ITEM-1", "issued" : { "date-parts" : [ [ "2014" ] ] }, "publisher" : "ALFABETA,CV.", "publisher-place" : "bandung", "title" : "Metode Penelitian Kuantitatif Kualitatif dan R&amp;D", "type" : "book" }, "uris" : [ "http://www.mendeley.com/documents/?uuid=794953cc-dfe9-4c4b-97c8-d36e69722aff" ] } ], "mendeley" : { "formattedCitation" : "(Sugiyono, 2014)", "plainTextFormattedCitation" : "(Sugiyono, 2014)", "previouslyFormattedCitation" : "(Sugiyono, 2014)" }, "properties" : { "noteIndex" : 0 }, "schema" : "https://github.com/citation-style-language/schema/raw/master/csl-citation.json" }</w:instrText>
      </w:r>
      <w:r w:rsidR="001C050C" w:rsidRPr="00286ECA">
        <w:rPr>
          <w:rFonts w:ascii="Times New Roman" w:hAnsi="Times New Roman" w:cs="Times New Roman"/>
          <w:sz w:val="24"/>
          <w:szCs w:val="24"/>
        </w:rPr>
        <w:fldChar w:fldCharType="separate"/>
      </w:r>
      <w:r w:rsidR="001C050C" w:rsidRPr="00286ECA">
        <w:rPr>
          <w:rFonts w:ascii="Times New Roman" w:hAnsi="Times New Roman" w:cs="Times New Roman"/>
          <w:noProof/>
          <w:sz w:val="24"/>
          <w:szCs w:val="24"/>
        </w:rPr>
        <w:t>(Sugiyono, 2014)</w:t>
      </w:r>
      <w:r w:rsidR="001C050C" w:rsidRPr="00286ECA">
        <w:rPr>
          <w:rFonts w:ascii="Times New Roman" w:hAnsi="Times New Roman" w:cs="Times New Roman"/>
          <w:sz w:val="24"/>
          <w:szCs w:val="24"/>
        </w:rPr>
        <w:fldChar w:fldCharType="end"/>
      </w:r>
      <w:r w:rsidRPr="00286ECA">
        <w:rPr>
          <w:rFonts w:ascii="Times New Roman" w:hAnsi="Times New Roman" w:cs="Times New Roman"/>
          <w:sz w:val="24"/>
          <w:szCs w:val="24"/>
        </w:rPr>
        <w:t>.</w:t>
      </w:r>
      <w:bookmarkEnd w:id="27"/>
      <w:bookmarkEnd w:id="28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bookmarkStart w:id="29" w:name="_Toc2684769"/>
      <w:bookmarkStart w:id="30" w:name="_Toc2685035"/>
    </w:p>
    <w:p w14:paraId="3039C214" w14:textId="74474E81" w:rsidR="005C09F5" w:rsidRPr="00286ECA" w:rsidRDefault="005C09F5" w:rsidP="001B0395">
      <w:pPr>
        <w:spacing w:after="0" w:line="480" w:lineRule="auto"/>
        <w:ind w:firstLine="426"/>
        <w:jc w:val="both"/>
        <w:divId w:val="1276405342"/>
        <w:rPr>
          <w:rFonts w:ascii="Times New Roman" w:hAnsi="Times New Roman" w:cs="Times New Roman"/>
          <w:sz w:val="24"/>
          <w:szCs w:val="24"/>
        </w:rPr>
      </w:pP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variable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86ECA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r w:rsidR="00BD668F" w:rsidRPr="00286ECA">
        <w:rPr>
          <w:rFonts w:ascii="Times New Roman" w:hAnsi="Times New Roman" w:cs="Times New Roman"/>
          <w:sz w:val="24"/>
          <w:szCs w:val="24"/>
        </w:rPr>
        <w:t xml:space="preserve">Stroke Non </w:t>
      </w:r>
      <w:proofErr w:type="spellStart"/>
      <w:r w:rsidR="00BD668F" w:rsidRPr="00286ECA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2ED1">
        <w:rPr>
          <w:rFonts w:ascii="Times New Roman" w:hAnsi="Times New Roman" w:cs="Times New Roman"/>
          <w:sz w:val="24"/>
          <w:szCs w:val="24"/>
        </w:rPr>
        <w:t>d</w:t>
      </w:r>
      <w:r w:rsidRPr="00286ECA">
        <w:rPr>
          <w:rFonts w:ascii="Times New Roman" w:hAnsi="Times New Roman" w:cs="Times New Roman"/>
          <w:sz w:val="24"/>
          <w:szCs w:val="24"/>
        </w:rPr>
        <w:t>engan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668F" w:rsidRPr="00286ECA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 xml:space="preserve"> Di RSUD </w:t>
      </w:r>
      <w:proofErr w:type="spellStart"/>
      <w:r w:rsidR="00BD668F" w:rsidRPr="00286ECA">
        <w:rPr>
          <w:rFonts w:ascii="Times New Roman" w:hAnsi="Times New Roman" w:cs="Times New Roman"/>
          <w:sz w:val="24"/>
          <w:szCs w:val="24"/>
        </w:rPr>
        <w:t>Klungkung</w:t>
      </w:r>
      <w:proofErr w:type="spellEnd"/>
      <w:r w:rsidRPr="00286ECA">
        <w:rPr>
          <w:rFonts w:ascii="Times New Roman" w:hAnsi="Times New Roman" w:cs="Times New Roman"/>
          <w:sz w:val="24"/>
          <w:szCs w:val="24"/>
        </w:rPr>
        <w:t>.</w:t>
      </w:r>
      <w:bookmarkEnd w:id="29"/>
      <w:bookmarkEnd w:id="30"/>
      <w:r w:rsidRPr="00286EC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0F6272" w14:textId="0EC3962C" w:rsidR="00316FC9" w:rsidRDefault="005C09F5" w:rsidP="008A03E2">
      <w:pPr>
        <w:pStyle w:val="anaksubbabagus"/>
        <w:numPr>
          <w:ilvl w:val="0"/>
          <w:numId w:val="25"/>
        </w:numPr>
        <w:spacing w:after="0"/>
        <w:ind w:left="426" w:hanging="426"/>
        <w:divId w:val="1276405342"/>
      </w:pPr>
      <w:proofErr w:type="spellStart"/>
      <w:r w:rsidRPr="00090593">
        <w:t>Definisi</w:t>
      </w:r>
      <w:proofErr w:type="spellEnd"/>
      <w:r w:rsidRPr="00090593">
        <w:t xml:space="preserve"> </w:t>
      </w:r>
      <w:proofErr w:type="spellStart"/>
      <w:r w:rsidR="00B05EDB">
        <w:t>o</w:t>
      </w:r>
      <w:r w:rsidRPr="00090593">
        <w:t>perasional</w:t>
      </w:r>
      <w:proofErr w:type="spellEnd"/>
    </w:p>
    <w:p w14:paraId="50AC7146" w14:textId="1EB1E1E3" w:rsidR="0061279E" w:rsidRPr="001B0395" w:rsidRDefault="005C09F5" w:rsidP="00DC2F57">
      <w:pPr>
        <w:spacing w:after="0" w:line="480" w:lineRule="auto"/>
        <w:ind w:firstLine="432"/>
        <w:jc w:val="both"/>
        <w:divId w:val="1276405342"/>
        <w:rPr>
          <w:rFonts w:ascii="Times New Roman" w:hAnsi="Times New Roman" w:cs="Times New Roman"/>
          <w:sz w:val="24"/>
          <w:szCs w:val="24"/>
          <w:lang w:val="sv-SE"/>
        </w:rPr>
      </w:pPr>
      <w:proofErr w:type="spellStart"/>
      <w:r w:rsidRPr="001B0395">
        <w:rPr>
          <w:rFonts w:ascii="Times New Roman" w:hAnsi="Times New Roman" w:cs="Times New Roman"/>
          <w:sz w:val="24"/>
        </w:rPr>
        <w:t>Definisi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op</w:t>
      </w:r>
      <w:r w:rsidR="00AB3611">
        <w:rPr>
          <w:rFonts w:ascii="Times New Roman" w:hAnsi="Times New Roman" w:cs="Times New Roman"/>
          <w:sz w:val="24"/>
        </w:rPr>
        <w:t>e</w:t>
      </w:r>
      <w:r w:rsidRPr="001B0395">
        <w:rPr>
          <w:rFonts w:ascii="Times New Roman" w:hAnsi="Times New Roman" w:cs="Times New Roman"/>
          <w:sz w:val="24"/>
        </w:rPr>
        <w:t>rasional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adalah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penjelas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semu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variabel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</w:rPr>
        <w:t>istilah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</w:rPr>
        <w:t>ak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digunak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peneliti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secar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operasional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sehingg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akhirny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mempermudah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pembac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mengartikan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makna</w:t>
      </w:r>
      <w:proofErr w:type="spellEnd"/>
      <w:r w:rsidRPr="001B039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</w:rPr>
        <w:t>penelitian</w:t>
      </w:r>
      <w:proofErr w:type="spellEnd"/>
      <w:r w:rsidR="007673ED" w:rsidRPr="001B0395">
        <w:rPr>
          <w:rFonts w:ascii="Times New Roman" w:hAnsi="Times New Roman" w:cs="Times New Roman"/>
          <w:sz w:val="24"/>
        </w:rPr>
        <w:t xml:space="preserve"> </w:t>
      </w:r>
      <w:r w:rsidR="00DC3F7A" w:rsidRPr="001B0395">
        <w:rPr>
          <w:rFonts w:ascii="Times New Roman" w:hAnsi="Times New Roman" w:cs="Times New Roman"/>
          <w:sz w:val="24"/>
        </w:rPr>
        <w:fldChar w:fldCharType="begin" w:fldLock="1"/>
      </w:r>
      <w:r w:rsidR="00DC3F7A" w:rsidRPr="001B0395">
        <w:rPr>
          <w:rFonts w:ascii="Times New Roman" w:hAnsi="Times New Roman" w:cs="Times New Roman"/>
          <w:sz w:val="24"/>
        </w:rPr>
        <w:instrText>ADDIN CSL_CITATION { "citationItems" : [ { "id" : "ITEM-1", "itemData" : { "ISBN" : "978-979-756-902-0", "author" : [ { "dropping-particle" : "", "family" : "Setiadi", "given" : "", "non-dropping-particle" : "", "parse-names" : false, "suffix" : "" } ], "edition" : "2", "id" : "ITEM-1", "issued" : { "date-parts" : [ [ "2013" ] ] }, "publisher" : "GRAHA ILMU", "publisher-place" : "yogyakarta", "title" : "Konsep dan Praktik Penulisan Riset Keperawatan", "type" : "book" }, "uris" : [ "http://www.mendeley.com/documents/?uuid=1379ff94-7a49-4976-93f6-ebbd98643753" ] } ], "mendeley" : { "formattedCitation" : "(Setiadi, 2013)", "plainTextFormattedCitation" : "(Setiadi, 2013)", "previouslyFormattedCitation" : "(Setiadi, 2013)" }, "properties" : { "noteIndex" : 0 }, "schema" : "https://github.com/citation-style-language/schema/raw/master/csl-citation.json" }</w:instrText>
      </w:r>
      <w:r w:rsidR="00DC3F7A" w:rsidRPr="001B0395">
        <w:rPr>
          <w:rFonts w:ascii="Times New Roman" w:hAnsi="Times New Roman" w:cs="Times New Roman"/>
          <w:sz w:val="24"/>
        </w:rPr>
        <w:fldChar w:fldCharType="separate"/>
      </w:r>
      <w:r w:rsidR="00DC3F7A" w:rsidRPr="001B0395">
        <w:rPr>
          <w:rFonts w:ascii="Times New Roman" w:hAnsi="Times New Roman" w:cs="Times New Roman"/>
          <w:noProof/>
          <w:sz w:val="24"/>
        </w:rPr>
        <w:t>(Setiadi, 2013)</w:t>
      </w:r>
      <w:r w:rsidR="00DC3F7A" w:rsidRPr="001B0395">
        <w:rPr>
          <w:rFonts w:ascii="Times New Roman" w:hAnsi="Times New Roman" w:cs="Times New Roman"/>
          <w:sz w:val="24"/>
        </w:rPr>
        <w:fldChar w:fldCharType="end"/>
      </w:r>
      <w:r w:rsidRPr="001B0395">
        <w:rPr>
          <w:rFonts w:ascii="Times New Roman" w:hAnsi="Times New Roman" w:cs="Times New Roman"/>
          <w:sz w:val="24"/>
          <w:szCs w:val="24"/>
          <w:lang w:val="sv-SE"/>
        </w:rPr>
        <w:t>. Untuk menghindari perbedaan persepsi maka perlu disusun definisi</w:t>
      </w:r>
      <w:r w:rsidRPr="001B039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B0395">
        <w:rPr>
          <w:rFonts w:ascii="Times New Roman" w:hAnsi="Times New Roman" w:cs="Times New Roman"/>
          <w:sz w:val="24"/>
          <w:szCs w:val="24"/>
          <w:lang w:val="sv-SE"/>
        </w:rPr>
        <w:t>operasional yang merupakan penjelasan dari variabel sebagai berikut:</w:t>
      </w:r>
    </w:p>
    <w:p w14:paraId="2FBF408B" w14:textId="5A295E65" w:rsidR="00D52500" w:rsidRDefault="00765EFB" w:rsidP="00D52500">
      <w:pPr>
        <w:pStyle w:val="Caption"/>
        <w:spacing w:after="0"/>
        <w:jc w:val="center"/>
        <w:divId w:val="1276405342"/>
        <w:rPr>
          <w:rFonts w:ascii="Times New Roman" w:hAnsi="Times New Roman" w:cs="Times New Roman"/>
          <w:i w:val="0"/>
          <w:color w:val="auto"/>
          <w:sz w:val="24"/>
          <w:szCs w:val="24"/>
        </w:rPr>
      </w:pPr>
      <w:bookmarkStart w:id="31" w:name="_Toc3224462"/>
      <w:bookmarkStart w:id="32" w:name="_Toc12527860"/>
      <w:bookmarkStart w:id="33" w:name="_Toc2682167"/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Tabel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Tabel \* ARABIC </w:instrText>
      </w:r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84307C"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2</w:t>
      </w:r>
      <w:bookmarkEnd w:id="31"/>
      <w:bookmarkEnd w:id="32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</w:p>
    <w:p w14:paraId="3397AEDA" w14:textId="2283A4D7" w:rsidR="00496E7F" w:rsidRDefault="00765EFB" w:rsidP="00D52500">
      <w:pPr>
        <w:pStyle w:val="Caption"/>
        <w:spacing w:after="0"/>
        <w:jc w:val="center"/>
        <w:divId w:val="1276405342"/>
        <w:rPr>
          <w:rFonts w:ascii="Times New Roman" w:hAnsi="Times New Roman" w:cs="Times New Roman"/>
          <w:i w:val="0"/>
          <w:color w:val="auto"/>
          <w:sz w:val="24"/>
          <w:szCs w:val="24"/>
        </w:rPr>
      </w:pP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Definisi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Operasional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Asuhan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Keperawatan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Pada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Pasien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Stroke Non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Hemoragik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Dengan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Konstipasi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Di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Ruang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Jambu</w:t>
      </w:r>
      <w:proofErr w:type="spellEnd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RSUD </w:t>
      </w:r>
      <w:proofErr w:type="spellStart"/>
      <w:r w:rsidRPr="002E7FDA">
        <w:rPr>
          <w:rFonts w:ascii="Times New Roman" w:hAnsi="Times New Roman" w:cs="Times New Roman"/>
          <w:i w:val="0"/>
          <w:color w:val="auto"/>
          <w:sz w:val="24"/>
          <w:szCs w:val="24"/>
        </w:rPr>
        <w:t>Klungkung</w:t>
      </w:r>
      <w:bookmarkEnd w:id="33"/>
      <w:proofErr w:type="spellEnd"/>
    </w:p>
    <w:p w14:paraId="2073948F" w14:textId="77777777" w:rsidR="008A03E2" w:rsidRPr="008A03E2" w:rsidRDefault="008A03E2" w:rsidP="008A03E2">
      <w:pPr>
        <w:spacing w:after="0" w:line="240" w:lineRule="auto"/>
        <w:divId w:val="1276405342"/>
      </w:pP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780"/>
        <w:gridCol w:w="3303"/>
        <w:gridCol w:w="3854"/>
      </w:tblGrid>
      <w:tr w:rsidR="00496E7F" w14:paraId="1A4008A0" w14:textId="77777777" w:rsidTr="00496E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1A1A350F" w14:textId="5098EA85" w:rsidR="00496E7F" w:rsidRDefault="00496E7F" w:rsidP="00C22B0E">
            <w:pPr>
              <w:pStyle w:val="ListParagraph"/>
              <w:spacing w:line="360" w:lineRule="auto"/>
              <w:ind w:left="27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330" w:type="dxa"/>
          </w:tcPr>
          <w:p w14:paraId="7A724CDF" w14:textId="4592B50A" w:rsidR="00496E7F" w:rsidRDefault="00496E7F" w:rsidP="00C22B0E">
            <w:pPr>
              <w:pStyle w:val="ListParagraph"/>
              <w:spacing w:line="360" w:lineRule="auto"/>
              <w:ind w:left="27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ariabe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882" w:type="dxa"/>
          </w:tcPr>
          <w:p w14:paraId="0DFC11B5" w14:textId="2C0CF8E5" w:rsidR="00496E7F" w:rsidRDefault="00496E7F" w:rsidP="00C22B0E">
            <w:pPr>
              <w:pStyle w:val="ListParagraph"/>
              <w:spacing w:line="360" w:lineRule="auto"/>
              <w:ind w:left="27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fin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perasio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1E3206" w14:paraId="6D38CA95" w14:textId="77777777" w:rsidTr="00496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319803FA" w14:textId="3AB5DA75" w:rsidR="001E3206" w:rsidRPr="001E3206" w:rsidRDefault="001E3206" w:rsidP="00C22B0E">
            <w:pPr>
              <w:pStyle w:val="ListParagraph"/>
              <w:spacing w:line="360" w:lineRule="auto"/>
              <w:ind w:left="270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1</w:t>
            </w:r>
          </w:p>
        </w:tc>
        <w:tc>
          <w:tcPr>
            <w:tcW w:w="3330" w:type="dxa"/>
          </w:tcPr>
          <w:p w14:paraId="2FDD5108" w14:textId="6D8A9CE2" w:rsidR="001E3206" w:rsidRDefault="001E3206" w:rsidP="00C22B0E">
            <w:pPr>
              <w:pStyle w:val="ListParagraph"/>
              <w:spacing w:line="360" w:lineRule="auto"/>
              <w:ind w:left="27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882" w:type="dxa"/>
          </w:tcPr>
          <w:p w14:paraId="587A771F" w14:textId="79B176E5" w:rsidR="001E3206" w:rsidRDefault="001E3206" w:rsidP="00C22B0E">
            <w:pPr>
              <w:pStyle w:val="ListParagraph"/>
              <w:spacing w:line="360" w:lineRule="auto"/>
              <w:ind w:left="27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496E7F" w14:paraId="61EA7531" w14:textId="77777777" w:rsidTr="00496E7F">
        <w:trPr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25979A9F" w14:textId="35F40521" w:rsidR="00496E7F" w:rsidRPr="00EC2ED1" w:rsidRDefault="00496E7F" w:rsidP="00C22B0E">
            <w:pPr>
              <w:pStyle w:val="ListParagraph"/>
              <w:spacing w:line="360" w:lineRule="auto"/>
              <w:ind w:left="270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EC2ED1">
              <w:rPr>
                <w:rFonts w:ascii="Times New Roman" w:hAnsi="Times New Roman" w:cs="Times New Roman"/>
                <w:b w:val="0"/>
                <w:sz w:val="24"/>
                <w:szCs w:val="24"/>
              </w:rPr>
              <w:t>1</w:t>
            </w:r>
          </w:p>
        </w:tc>
        <w:tc>
          <w:tcPr>
            <w:tcW w:w="3330" w:type="dxa"/>
          </w:tcPr>
          <w:p w14:paraId="44139DF4" w14:textId="365D763B" w:rsidR="00496E7F" w:rsidRDefault="00496E7F" w:rsidP="00776766">
            <w:pPr>
              <w:pStyle w:val="ListParagraph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mb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Asuha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Keperawata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D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stipasi</w:t>
            </w:r>
            <w:proofErr w:type="spellEnd"/>
          </w:p>
        </w:tc>
        <w:tc>
          <w:tcPr>
            <w:tcW w:w="3882" w:type="dxa"/>
          </w:tcPr>
          <w:p w14:paraId="3F9F6B76" w14:textId="3C6017C3" w:rsidR="00496E7F" w:rsidRDefault="00496E7F" w:rsidP="00776766">
            <w:pPr>
              <w:pStyle w:val="ListParagraph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mb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Asuha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Keperawata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831A1">
              <w:rPr>
                <w:rFonts w:ascii="Times New Roman" w:hAnsi="Times New Roman" w:cs="Times New Roman"/>
                <w:sz w:val="24"/>
                <w:szCs w:val="24"/>
              </w:rPr>
              <w:t>D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stipasi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asuhan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keperawatan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menyeluruh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komprehensif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) dan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berkesinambungan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>mengatasi</w:t>
            </w:r>
            <w:proofErr w:type="spellEnd"/>
            <w:r w:rsidRPr="00391C2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stip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keperawatan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meliputi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pengkajian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diagnosa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keperawatan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intervensi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implementasi</w:t>
            </w:r>
            <w:proofErr w:type="spellEnd"/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="00F067DF">
              <w:rPr>
                <w:rFonts w:ascii="Times New Roman" w:hAnsi="Times New Roman" w:cs="Times New Roman"/>
                <w:sz w:val="24"/>
                <w:szCs w:val="24"/>
              </w:rPr>
              <w:t>evaluasi</w:t>
            </w:r>
            <w:proofErr w:type="spellEnd"/>
            <w:r w:rsidR="008A03E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067DF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</w:p>
        </w:tc>
      </w:tr>
      <w:tr w:rsidR="00D56312" w14:paraId="2BB0F6A2" w14:textId="77777777" w:rsidTr="00496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3782B5FA" w14:textId="3A341AA3" w:rsidR="00D56312" w:rsidRPr="008A03E2" w:rsidRDefault="008A03E2" w:rsidP="008A03E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lastRenderedPageBreak/>
              <w:t>1</w:t>
            </w:r>
          </w:p>
        </w:tc>
        <w:tc>
          <w:tcPr>
            <w:tcW w:w="3330" w:type="dxa"/>
          </w:tcPr>
          <w:p w14:paraId="2C8BF843" w14:textId="7BEEBD65" w:rsidR="00D56312" w:rsidRDefault="008A03E2" w:rsidP="008A03E2">
            <w:pPr>
              <w:pStyle w:val="ListParagraph"/>
              <w:spacing w:line="360" w:lineRule="auto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882" w:type="dxa"/>
          </w:tcPr>
          <w:p w14:paraId="10BFDDE9" w14:textId="10E4D843" w:rsidR="00D56312" w:rsidRDefault="008A03E2" w:rsidP="008A03E2">
            <w:pPr>
              <w:pStyle w:val="ListParagraph"/>
              <w:spacing w:line="360" w:lineRule="auto"/>
              <w:ind w:left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8A03E2" w14:paraId="583B06A7" w14:textId="77777777" w:rsidTr="00496E7F">
        <w:trPr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25F2B78B" w14:textId="77777777" w:rsidR="008A03E2" w:rsidRDefault="008A03E2" w:rsidP="008A03E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3330" w:type="dxa"/>
          </w:tcPr>
          <w:p w14:paraId="6B780392" w14:textId="77777777" w:rsidR="008A03E2" w:rsidRDefault="008A03E2" w:rsidP="008A03E2">
            <w:pPr>
              <w:pStyle w:val="ListParagraph"/>
              <w:spacing w:line="360" w:lineRule="auto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82" w:type="dxa"/>
          </w:tcPr>
          <w:p w14:paraId="762DDB17" w14:textId="6B7B13E6" w:rsidR="008A03E2" w:rsidRDefault="008A03E2" w:rsidP="008A03E2">
            <w:pPr>
              <w:pStyle w:val="ListParagraph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er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kumen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B05EDB" w14:paraId="605AE934" w14:textId="77777777" w:rsidTr="00496E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2764053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5" w:type="dxa"/>
          </w:tcPr>
          <w:p w14:paraId="35BF1513" w14:textId="5F1C8CC1" w:rsidR="00B05EDB" w:rsidRPr="009D4667" w:rsidRDefault="00B566FE" w:rsidP="00C22B0E">
            <w:pPr>
              <w:pStyle w:val="ListParagraph"/>
              <w:spacing w:line="360" w:lineRule="auto"/>
              <w:ind w:left="270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9D4667">
              <w:rPr>
                <w:rFonts w:ascii="Times New Roman" w:hAnsi="Times New Roman" w:cs="Times New Roman"/>
                <w:b w:val="0"/>
                <w:sz w:val="24"/>
                <w:szCs w:val="24"/>
              </w:rPr>
              <w:t>2</w:t>
            </w:r>
          </w:p>
        </w:tc>
        <w:tc>
          <w:tcPr>
            <w:tcW w:w="3330" w:type="dxa"/>
          </w:tcPr>
          <w:p w14:paraId="7E98474D" w14:textId="001F46C0" w:rsidR="00B05EDB" w:rsidRDefault="00B566FE" w:rsidP="00776766">
            <w:pPr>
              <w:pStyle w:val="ListParagraph"/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NH</w:t>
            </w:r>
          </w:p>
        </w:tc>
        <w:tc>
          <w:tcPr>
            <w:tcW w:w="3882" w:type="dxa"/>
          </w:tcPr>
          <w:p w14:paraId="32F4472A" w14:textId="1A044C36" w:rsidR="00B05EDB" w:rsidRDefault="00B566FE" w:rsidP="00776766">
            <w:pPr>
              <w:pStyle w:val="ListParagraph"/>
              <w:spacing w:line="360" w:lineRule="auto"/>
              <w:ind w:left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gangg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fungsional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otak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mendadak</w:t>
            </w:r>
            <w:proofErr w:type="spellEnd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564CC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jadi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gumpa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kul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ul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rte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mum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466C0E6E" w14:textId="77777777" w:rsidR="001B0395" w:rsidRDefault="001B0395" w:rsidP="00CC0626">
      <w:pPr>
        <w:pStyle w:val="NoSpacing"/>
        <w:divId w:val="1276405342"/>
        <w:rPr>
          <w:sz w:val="24"/>
        </w:rPr>
      </w:pPr>
    </w:p>
    <w:p w14:paraId="50A49B59" w14:textId="63ACE8CC" w:rsidR="00776766" w:rsidRDefault="00776766">
      <w:pPr>
        <w:rPr>
          <w:rFonts w:ascii="Times New Roman" w:hAnsi="Times New Roman"/>
          <w:b/>
          <w:sz w:val="24"/>
        </w:rPr>
      </w:pPr>
    </w:p>
    <w:sectPr w:rsidR="00776766" w:rsidSect="00002388">
      <w:footerReference w:type="default" r:id="rId8"/>
      <w:pgSz w:w="11906" w:h="16838" w:code="9"/>
      <w:pgMar w:top="1701" w:right="1701" w:bottom="1701" w:left="2268" w:header="720" w:footer="720" w:gutter="0"/>
      <w:pgNumType w:start="2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8EA1A" w14:textId="77777777" w:rsidR="00D759AF" w:rsidRDefault="00D759AF" w:rsidP="009C042F">
      <w:pPr>
        <w:spacing w:after="0" w:line="240" w:lineRule="auto"/>
      </w:pPr>
      <w:r>
        <w:separator/>
      </w:r>
    </w:p>
  </w:endnote>
  <w:endnote w:type="continuationSeparator" w:id="0">
    <w:p w14:paraId="62B78B29" w14:textId="77777777" w:rsidR="00D759AF" w:rsidRDefault="00D759AF" w:rsidP="009C04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24F0E4" w14:textId="77777777" w:rsidR="00002388" w:rsidRPr="00002388" w:rsidRDefault="00002388">
    <w:pPr>
      <w:pStyle w:val="Footer"/>
      <w:tabs>
        <w:tab w:val="clear" w:pos="4680"/>
        <w:tab w:val="clear" w:pos="9360"/>
      </w:tabs>
      <w:jc w:val="center"/>
      <w:rPr>
        <w:rFonts w:ascii="Times New Roman" w:hAnsi="Times New Roman" w:cs="Times New Roman"/>
        <w:caps/>
        <w:noProof/>
      </w:rPr>
    </w:pPr>
    <w:r w:rsidRPr="00002388">
      <w:rPr>
        <w:rFonts w:ascii="Times New Roman" w:hAnsi="Times New Roman" w:cs="Times New Roman"/>
        <w:caps/>
      </w:rPr>
      <w:fldChar w:fldCharType="begin"/>
    </w:r>
    <w:r w:rsidRPr="00002388">
      <w:rPr>
        <w:rFonts w:ascii="Times New Roman" w:hAnsi="Times New Roman" w:cs="Times New Roman"/>
        <w:caps/>
      </w:rPr>
      <w:instrText xml:space="preserve"> PAGE   \* MERGEFORMAT </w:instrText>
    </w:r>
    <w:r w:rsidRPr="00002388">
      <w:rPr>
        <w:rFonts w:ascii="Times New Roman" w:hAnsi="Times New Roman" w:cs="Times New Roman"/>
        <w:caps/>
      </w:rPr>
      <w:fldChar w:fldCharType="separate"/>
    </w:r>
    <w:r w:rsidRPr="00002388">
      <w:rPr>
        <w:rFonts w:ascii="Times New Roman" w:hAnsi="Times New Roman" w:cs="Times New Roman"/>
        <w:caps/>
        <w:noProof/>
      </w:rPr>
      <w:t>2</w:t>
    </w:r>
    <w:r w:rsidRPr="00002388">
      <w:rPr>
        <w:rFonts w:ascii="Times New Roman" w:hAnsi="Times New Roman" w:cs="Times New Roman"/>
        <w:caps/>
        <w:noProof/>
      </w:rPr>
      <w:fldChar w:fldCharType="end"/>
    </w:r>
  </w:p>
  <w:p w14:paraId="03020A81" w14:textId="77777777" w:rsidR="00906913" w:rsidRDefault="009069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63D4A3" w14:textId="77777777" w:rsidR="00D759AF" w:rsidRDefault="00D759AF" w:rsidP="009C042F">
      <w:pPr>
        <w:spacing w:after="0" w:line="240" w:lineRule="auto"/>
      </w:pPr>
      <w:r>
        <w:separator/>
      </w:r>
    </w:p>
  </w:footnote>
  <w:footnote w:type="continuationSeparator" w:id="0">
    <w:p w14:paraId="3AE44DF8" w14:textId="77777777" w:rsidR="00D759AF" w:rsidRDefault="00D759AF" w:rsidP="009C04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A"/>
    <w:multiLevelType w:val="hybridMultilevel"/>
    <w:tmpl w:val="7F6A9BFC"/>
    <w:lvl w:ilvl="0" w:tplc="96F4A3E0">
      <w:start w:val="1"/>
      <w:numFmt w:val="upp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000001F"/>
    <w:multiLevelType w:val="hybridMultilevel"/>
    <w:tmpl w:val="FB86CE24"/>
    <w:lvl w:ilvl="0" w:tplc="817AB7F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23"/>
    <w:multiLevelType w:val="hybridMultilevel"/>
    <w:tmpl w:val="806882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532383"/>
    <w:multiLevelType w:val="hybridMultilevel"/>
    <w:tmpl w:val="56A46A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A1561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" w15:restartNumberingAfterBreak="0">
    <w:nsid w:val="04282545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" w15:restartNumberingAfterBreak="0">
    <w:nsid w:val="04BF5605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" w15:restartNumberingAfterBreak="0">
    <w:nsid w:val="080B2E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" w15:restartNumberingAfterBreak="0">
    <w:nsid w:val="08A543FE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" w15:restartNumberingAfterBreak="0">
    <w:nsid w:val="0A742F7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" w15:restartNumberingAfterBreak="0">
    <w:nsid w:val="0B347B1B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" w15:restartNumberingAfterBreak="0">
    <w:nsid w:val="0C473D53"/>
    <w:multiLevelType w:val="hybridMultilevel"/>
    <w:tmpl w:val="649C2A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21458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" w15:restartNumberingAfterBreak="0">
    <w:nsid w:val="0E4D573D"/>
    <w:multiLevelType w:val="hybridMultilevel"/>
    <w:tmpl w:val="05D06C9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E550A6E"/>
    <w:multiLevelType w:val="hybridMultilevel"/>
    <w:tmpl w:val="14E28436"/>
    <w:lvl w:ilvl="0" w:tplc="9F1C634C">
      <w:start w:val="1"/>
      <w:numFmt w:val="upperLetter"/>
      <w:pStyle w:val="Heading2"/>
      <w:lvlText w:val="%1."/>
      <w:lvlJc w:val="left"/>
      <w:pPr>
        <w:ind w:left="360" w:hanging="360"/>
      </w:pPr>
      <w:rPr>
        <w:rFonts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DAF836">
      <w:numFmt w:val="bullet"/>
      <w:lvlText w:val="·"/>
      <w:lvlJc w:val="left"/>
      <w:pPr>
        <w:ind w:left="1590" w:hanging="510"/>
      </w:pPr>
      <w:rPr>
        <w:rFonts w:ascii="Times New Roman" w:eastAsia="Times New Roman" w:hAnsi="Times New Roman" w:cs="Times New Roman" w:hint="default"/>
        <w:color w:val="000000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F167F38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1895F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7" w15:restartNumberingAfterBreak="0">
    <w:nsid w:val="12016976"/>
    <w:multiLevelType w:val="hybridMultilevel"/>
    <w:tmpl w:val="F328C67A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8" w15:restartNumberingAfterBreak="0">
    <w:nsid w:val="12FF6FEE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9" w15:restartNumberingAfterBreak="0">
    <w:nsid w:val="1325282E"/>
    <w:multiLevelType w:val="hybridMultilevel"/>
    <w:tmpl w:val="DADE0E5A"/>
    <w:lvl w:ilvl="0" w:tplc="626A1254">
      <w:start w:val="1"/>
      <w:numFmt w:val="decimal"/>
      <w:lvlText w:val="%1."/>
      <w:lvlJc w:val="left"/>
      <w:pPr>
        <w:ind w:left="818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538" w:hanging="360"/>
      </w:pPr>
    </w:lvl>
    <w:lvl w:ilvl="2" w:tplc="0421001B" w:tentative="1">
      <w:start w:val="1"/>
      <w:numFmt w:val="lowerRoman"/>
      <w:lvlText w:val="%3."/>
      <w:lvlJc w:val="right"/>
      <w:pPr>
        <w:ind w:left="2258" w:hanging="180"/>
      </w:pPr>
    </w:lvl>
    <w:lvl w:ilvl="3" w:tplc="0421000F" w:tentative="1">
      <w:start w:val="1"/>
      <w:numFmt w:val="decimal"/>
      <w:lvlText w:val="%4."/>
      <w:lvlJc w:val="left"/>
      <w:pPr>
        <w:ind w:left="2978" w:hanging="360"/>
      </w:pPr>
    </w:lvl>
    <w:lvl w:ilvl="4" w:tplc="04210019" w:tentative="1">
      <w:start w:val="1"/>
      <w:numFmt w:val="lowerLetter"/>
      <w:lvlText w:val="%5."/>
      <w:lvlJc w:val="left"/>
      <w:pPr>
        <w:ind w:left="3698" w:hanging="360"/>
      </w:pPr>
    </w:lvl>
    <w:lvl w:ilvl="5" w:tplc="0421001B" w:tentative="1">
      <w:start w:val="1"/>
      <w:numFmt w:val="lowerRoman"/>
      <w:lvlText w:val="%6."/>
      <w:lvlJc w:val="right"/>
      <w:pPr>
        <w:ind w:left="4418" w:hanging="180"/>
      </w:pPr>
    </w:lvl>
    <w:lvl w:ilvl="6" w:tplc="0421000F" w:tentative="1">
      <w:start w:val="1"/>
      <w:numFmt w:val="decimal"/>
      <w:lvlText w:val="%7."/>
      <w:lvlJc w:val="left"/>
      <w:pPr>
        <w:ind w:left="5138" w:hanging="360"/>
      </w:pPr>
    </w:lvl>
    <w:lvl w:ilvl="7" w:tplc="04210019" w:tentative="1">
      <w:start w:val="1"/>
      <w:numFmt w:val="lowerLetter"/>
      <w:lvlText w:val="%8."/>
      <w:lvlJc w:val="left"/>
      <w:pPr>
        <w:ind w:left="5858" w:hanging="360"/>
      </w:pPr>
    </w:lvl>
    <w:lvl w:ilvl="8" w:tplc="0421001B" w:tentative="1">
      <w:start w:val="1"/>
      <w:numFmt w:val="lowerRoman"/>
      <w:lvlText w:val="%9."/>
      <w:lvlJc w:val="right"/>
      <w:pPr>
        <w:ind w:left="6578" w:hanging="180"/>
      </w:pPr>
    </w:lvl>
  </w:abstractNum>
  <w:abstractNum w:abstractNumId="20" w15:restartNumberingAfterBreak="0">
    <w:nsid w:val="14B10521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1" w15:restartNumberingAfterBreak="0">
    <w:nsid w:val="14CA358D"/>
    <w:multiLevelType w:val="hybridMultilevel"/>
    <w:tmpl w:val="210E77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65D1319"/>
    <w:multiLevelType w:val="hybridMultilevel"/>
    <w:tmpl w:val="CB086DE8"/>
    <w:lvl w:ilvl="0" w:tplc="E7F09D12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6F43AB2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4" w15:restartNumberingAfterBreak="0">
    <w:nsid w:val="17C3478F"/>
    <w:multiLevelType w:val="hybridMultilevel"/>
    <w:tmpl w:val="9CF29E1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5" w15:restartNumberingAfterBreak="0">
    <w:nsid w:val="17F8458B"/>
    <w:multiLevelType w:val="hybridMultilevel"/>
    <w:tmpl w:val="7674E22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18425288"/>
    <w:multiLevelType w:val="hybridMultilevel"/>
    <w:tmpl w:val="80D4ED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87B630A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8" w15:restartNumberingAfterBreak="0">
    <w:nsid w:val="188F6C4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9" w15:restartNumberingAfterBreak="0">
    <w:nsid w:val="197D1970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19DC3CF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1" w15:restartNumberingAfterBreak="0">
    <w:nsid w:val="19DC4FF9"/>
    <w:multiLevelType w:val="hybridMultilevel"/>
    <w:tmpl w:val="B8682214"/>
    <w:lvl w:ilvl="0" w:tplc="04210019">
      <w:start w:val="1"/>
      <w:numFmt w:val="lowerLetter"/>
      <w:lvlText w:val="%1."/>
      <w:lvlJc w:val="left"/>
      <w:pPr>
        <w:ind w:left="754" w:hanging="360"/>
      </w:pPr>
    </w:lvl>
    <w:lvl w:ilvl="1" w:tplc="04210019" w:tentative="1">
      <w:start w:val="1"/>
      <w:numFmt w:val="lowerLetter"/>
      <w:lvlText w:val="%2."/>
      <w:lvlJc w:val="left"/>
      <w:pPr>
        <w:ind w:left="1474" w:hanging="360"/>
      </w:pPr>
    </w:lvl>
    <w:lvl w:ilvl="2" w:tplc="0421001B" w:tentative="1">
      <w:start w:val="1"/>
      <w:numFmt w:val="lowerRoman"/>
      <w:lvlText w:val="%3."/>
      <w:lvlJc w:val="right"/>
      <w:pPr>
        <w:ind w:left="2194" w:hanging="180"/>
      </w:pPr>
    </w:lvl>
    <w:lvl w:ilvl="3" w:tplc="0421000F" w:tentative="1">
      <w:start w:val="1"/>
      <w:numFmt w:val="decimal"/>
      <w:lvlText w:val="%4."/>
      <w:lvlJc w:val="left"/>
      <w:pPr>
        <w:ind w:left="2914" w:hanging="360"/>
      </w:pPr>
    </w:lvl>
    <w:lvl w:ilvl="4" w:tplc="04210019" w:tentative="1">
      <w:start w:val="1"/>
      <w:numFmt w:val="lowerLetter"/>
      <w:lvlText w:val="%5."/>
      <w:lvlJc w:val="left"/>
      <w:pPr>
        <w:ind w:left="3634" w:hanging="360"/>
      </w:pPr>
    </w:lvl>
    <w:lvl w:ilvl="5" w:tplc="0421001B" w:tentative="1">
      <w:start w:val="1"/>
      <w:numFmt w:val="lowerRoman"/>
      <w:lvlText w:val="%6."/>
      <w:lvlJc w:val="right"/>
      <w:pPr>
        <w:ind w:left="4354" w:hanging="180"/>
      </w:pPr>
    </w:lvl>
    <w:lvl w:ilvl="6" w:tplc="0421000F" w:tentative="1">
      <w:start w:val="1"/>
      <w:numFmt w:val="decimal"/>
      <w:lvlText w:val="%7."/>
      <w:lvlJc w:val="left"/>
      <w:pPr>
        <w:ind w:left="5074" w:hanging="360"/>
      </w:pPr>
    </w:lvl>
    <w:lvl w:ilvl="7" w:tplc="04210019" w:tentative="1">
      <w:start w:val="1"/>
      <w:numFmt w:val="lowerLetter"/>
      <w:lvlText w:val="%8."/>
      <w:lvlJc w:val="left"/>
      <w:pPr>
        <w:ind w:left="5794" w:hanging="360"/>
      </w:pPr>
    </w:lvl>
    <w:lvl w:ilvl="8" w:tplc="0421001B" w:tentative="1">
      <w:start w:val="1"/>
      <w:numFmt w:val="lowerRoman"/>
      <w:lvlText w:val="%9."/>
      <w:lvlJc w:val="right"/>
      <w:pPr>
        <w:ind w:left="6514" w:hanging="180"/>
      </w:pPr>
    </w:lvl>
  </w:abstractNum>
  <w:abstractNum w:abstractNumId="32" w15:restartNumberingAfterBreak="0">
    <w:nsid w:val="1A7836AC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3" w15:restartNumberingAfterBreak="0">
    <w:nsid w:val="1BC91A0B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4" w15:restartNumberingAfterBreak="0">
    <w:nsid w:val="1CA6327C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5" w15:restartNumberingAfterBreak="0">
    <w:nsid w:val="1CEC3042"/>
    <w:multiLevelType w:val="hybridMultilevel"/>
    <w:tmpl w:val="95660D56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1E0C720F"/>
    <w:multiLevelType w:val="hybridMultilevel"/>
    <w:tmpl w:val="EF4847E2"/>
    <w:lvl w:ilvl="0" w:tplc="04090019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 w15:restartNumberingAfterBreak="0">
    <w:nsid w:val="1E183C5F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8" w15:restartNumberingAfterBreak="0">
    <w:nsid w:val="1E5A2589"/>
    <w:multiLevelType w:val="hybridMultilevel"/>
    <w:tmpl w:val="C07E497A"/>
    <w:lvl w:ilvl="0" w:tplc="02BAD4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43A08C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0" w15:restartNumberingAfterBreak="0">
    <w:nsid w:val="252232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1" w15:restartNumberingAfterBreak="0">
    <w:nsid w:val="257F2A9C"/>
    <w:multiLevelType w:val="hybridMultilevel"/>
    <w:tmpl w:val="995CC356"/>
    <w:lvl w:ilvl="0" w:tplc="6FB63B8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42" w15:restartNumberingAfterBreak="0">
    <w:nsid w:val="258C3216"/>
    <w:multiLevelType w:val="hybridMultilevel"/>
    <w:tmpl w:val="0FAED7D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26BD5B7E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7954B91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5" w15:restartNumberingAfterBreak="0">
    <w:nsid w:val="282F4B13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6" w15:restartNumberingAfterBreak="0">
    <w:nsid w:val="29584344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7" w15:restartNumberingAfterBreak="0">
    <w:nsid w:val="29F67C2A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8" w15:restartNumberingAfterBreak="0">
    <w:nsid w:val="2A583AA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9" w15:restartNumberingAfterBreak="0">
    <w:nsid w:val="2D8750D4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0" w15:restartNumberingAfterBreak="0">
    <w:nsid w:val="2DBC4C29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1" w15:restartNumberingAfterBreak="0">
    <w:nsid w:val="2F2F5983"/>
    <w:multiLevelType w:val="hybridMultilevel"/>
    <w:tmpl w:val="D70C8BC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30905398"/>
    <w:multiLevelType w:val="hybridMultilevel"/>
    <w:tmpl w:val="4D20192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3" w15:restartNumberingAfterBreak="0">
    <w:nsid w:val="30951357"/>
    <w:multiLevelType w:val="hybridMultilevel"/>
    <w:tmpl w:val="315AD8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315702BB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5" w15:restartNumberingAfterBreak="0">
    <w:nsid w:val="32105A7A"/>
    <w:multiLevelType w:val="hybridMultilevel"/>
    <w:tmpl w:val="4894C4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6" w15:restartNumberingAfterBreak="0">
    <w:nsid w:val="33F56EFD"/>
    <w:multiLevelType w:val="hybridMultilevel"/>
    <w:tmpl w:val="3F8647E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822F15A">
      <w:start w:val="2"/>
      <w:numFmt w:val="bullet"/>
      <w:lvlText w:val="-"/>
      <w:lvlJc w:val="left"/>
      <w:pPr>
        <w:ind w:left="5040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 w15:restartNumberingAfterBreak="0">
    <w:nsid w:val="34171B4A"/>
    <w:multiLevelType w:val="hybridMultilevel"/>
    <w:tmpl w:val="194CF7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345E413F"/>
    <w:multiLevelType w:val="hybridMultilevel"/>
    <w:tmpl w:val="24EA9D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366C79DC"/>
    <w:multiLevelType w:val="hybridMultilevel"/>
    <w:tmpl w:val="1E5AE7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36AC177F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1" w15:restartNumberingAfterBreak="0">
    <w:nsid w:val="36EE7ED8"/>
    <w:multiLevelType w:val="hybridMultilevel"/>
    <w:tmpl w:val="92B476AC"/>
    <w:lvl w:ilvl="0" w:tplc="0C9AC9FA">
      <w:start w:val="1"/>
      <w:numFmt w:val="lowerLetter"/>
      <w:lvlText w:val="%1)"/>
      <w:lvlJc w:val="left"/>
      <w:pPr>
        <w:ind w:left="105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75" w:hanging="360"/>
      </w:pPr>
    </w:lvl>
    <w:lvl w:ilvl="2" w:tplc="0409001B" w:tentative="1">
      <w:start w:val="1"/>
      <w:numFmt w:val="lowerRoman"/>
      <w:lvlText w:val="%3."/>
      <w:lvlJc w:val="right"/>
      <w:pPr>
        <w:ind w:left="2495" w:hanging="180"/>
      </w:pPr>
    </w:lvl>
    <w:lvl w:ilvl="3" w:tplc="0409000F" w:tentative="1">
      <w:start w:val="1"/>
      <w:numFmt w:val="decimal"/>
      <w:lvlText w:val="%4."/>
      <w:lvlJc w:val="left"/>
      <w:pPr>
        <w:ind w:left="3215" w:hanging="360"/>
      </w:pPr>
    </w:lvl>
    <w:lvl w:ilvl="4" w:tplc="04090019" w:tentative="1">
      <w:start w:val="1"/>
      <w:numFmt w:val="lowerLetter"/>
      <w:lvlText w:val="%5."/>
      <w:lvlJc w:val="left"/>
      <w:pPr>
        <w:ind w:left="3935" w:hanging="360"/>
      </w:pPr>
    </w:lvl>
    <w:lvl w:ilvl="5" w:tplc="0409001B" w:tentative="1">
      <w:start w:val="1"/>
      <w:numFmt w:val="lowerRoman"/>
      <w:lvlText w:val="%6."/>
      <w:lvlJc w:val="right"/>
      <w:pPr>
        <w:ind w:left="4655" w:hanging="180"/>
      </w:pPr>
    </w:lvl>
    <w:lvl w:ilvl="6" w:tplc="0409000F" w:tentative="1">
      <w:start w:val="1"/>
      <w:numFmt w:val="decimal"/>
      <w:lvlText w:val="%7."/>
      <w:lvlJc w:val="left"/>
      <w:pPr>
        <w:ind w:left="5375" w:hanging="360"/>
      </w:pPr>
    </w:lvl>
    <w:lvl w:ilvl="7" w:tplc="04090019" w:tentative="1">
      <w:start w:val="1"/>
      <w:numFmt w:val="lowerLetter"/>
      <w:lvlText w:val="%8."/>
      <w:lvlJc w:val="left"/>
      <w:pPr>
        <w:ind w:left="6095" w:hanging="360"/>
      </w:pPr>
    </w:lvl>
    <w:lvl w:ilvl="8" w:tplc="0409001B" w:tentative="1">
      <w:start w:val="1"/>
      <w:numFmt w:val="lowerRoman"/>
      <w:lvlText w:val="%9."/>
      <w:lvlJc w:val="right"/>
      <w:pPr>
        <w:ind w:left="6815" w:hanging="180"/>
      </w:pPr>
    </w:lvl>
  </w:abstractNum>
  <w:abstractNum w:abstractNumId="62" w15:restartNumberingAfterBreak="0">
    <w:nsid w:val="3D0234D5"/>
    <w:multiLevelType w:val="hybridMultilevel"/>
    <w:tmpl w:val="98DEE09A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63" w15:restartNumberingAfterBreak="0">
    <w:nsid w:val="3DD0046B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3E0040B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5" w15:restartNumberingAfterBreak="0">
    <w:nsid w:val="3EEA56B8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66" w15:restartNumberingAfterBreak="0">
    <w:nsid w:val="3FD1771C"/>
    <w:multiLevelType w:val="hybridMultilevel"/>
    <w:tmpl w:val="6FE057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0ED0E7E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8" w15:restartNumberingAfterBreak="0">
    <w:nsid w:val="42AB515E"/>
    <w:multiLevelType w:val="hybridMultilevel"/>
    <w:tmpl w:val="4FCCA094"/>
    <w:lvl w:ilvl="0" w:tplc="F4F27F3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9" w15:restartNumberingAfterBreak="0">
    <w:nsid w:val="437E0C24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0" w15:restartNumberingAfterBreak="0">
    <w:nsid w:val="441E6CE6"/>
    <w:multiLevelType w:val="hybridMultilevel"/>
    <w:tmpl w:val="4DCA9428"/>
    <w:lvl w:ilvl="0" w:tplc="B4C6ACE0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 w15:restartNumberingAfterBreak="0">
    <w:nsid w:val="44FE06ED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2" w15:restartNumberingAfterBreak="0">
    <w:nsid w:val="458B19E3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3" w15:restartNumberingAfterBreak="0">
    <w:nsid w:val="45911B9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4" w15:restartNumberingAfterBreak="0">
    <w:nsid w:val="46562678"/>
    <w:multiLevelType w:val="hybridMultilevel"/>
    <w:tmpl w:val="E02220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91F63E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6" w15:restartNumberingAfterBreak="0">
    <w:nsid w:val="4A741430"/>
    <w:multiLevelType w:val="hybridMultilevel"/>
    <w:tmpl w:val="727C62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4A957CBD"/>
    <w:multiLevelType w:val="hybridMultilevel"/>
    <w:tmpl w:val="897E3AD8"/>
    <w:lvl w:ilvl="0" w:tplc="190C45F0">
      <w:start w:val="1"/>
      <w:numFmt w:val="lowerLetter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8" w15:restartNumberingAfterBreak="0">
    <w:nsid w:val="4BC1749A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4DF7353D"/>
    <w:multiLevelType w:val="hybridMultilevel"/>
    <w:tmpl w:val="46CA478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4DFE597F"/>
    <w:multiLevelType w:val="hybridMultilevel"/>
    <w:tmpl w:val="EB3603BA"/>
    <w:lvl w:ilvl="0" w:tplc="AB986ED2">
      <w:start w:val="1"/>
      <w:numFmt w:val="lowerLetter"/>
      <w:lvlText w:val="%1."/>
      <w:lvlJc w:val="left"/>
      <w:pPr>
        <w:ind w:left="15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81" w15:restartNumberingAfterBreak="0">
    <w:nsid w:val="4E1B25F1"/>
    <w:multiLevelType w:val="hybridMultilevel"/>
    <w:tmpl w:val="B57028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4ED92DFF"/>
    <w:multiLevelType w:val="hybridMultilevel"/>
    <w:tmpl w:val="3DA2BB68"/>
    <w:lvl w:ilvl="0" w:tplc="F7C62F8C">
      <w:start w:val="1"/>
      <w:numFmt w:val="decimal"/>
      <w:lvlText w:val="%1."/>
      <w:lvlJc w:val="left"/>
      <w:pPr>
        <w:ind w:left="9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83" w15:restartNumberingAfterBreak="0">
    <w:nsid w:val="4F1236A0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521772BF"/>
    <w:multiLevelType w:val="hybridMultilevel"/>
    <w:tmpl w:val="42E0FB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533605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6" w15:restartNumberingAfterBreak="0">
    <w:nsid w:val="55027313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5962D0F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8" w15:restartNumberingAfterBreak="0">
    <w:nsid w:val="564B45FA"/>
    <w:multiLevelType w:val="hybridMultilevel"/>
    <w:tmpl w:val="444A589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9" w15:restartNumberingAfterBreak="0">
    <w:nsid w:val="56FD7BB4"/>
    <w:multiLevelType w:val="hybridMultilevel"/>
    <w:tmpl w:val="307092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57134BEB"/>
    <w:multiLevelType w:val="hybridMultilevel"/>
    <w:tmpl w:val="5218E60E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506" w:hanging="360"/>
      </w:pPr>
    </w:lvl>
    <w:lvl w:ilvl="2" w:tplc="21F4EC10">
      <w:start w:val="1"/>
      <w:numFmt w:val="decimal"/>
      <w:lvlText w:val="%3)"/>
      <w:lvlJc w:val="left"/>
      <w:pPr>
        <w:ind w:left="2406" w:hanging="360"/>
      </w:pPr>
      <w:rPr>
        <w:rFonts w:hint="default"/>
      </w:rPr>
    </w:lvl>
    <w:lvl w:ilvl="3" w:tplc="086C748E">
      <w:start w:val="1"/>
      <w:numFmt w:val="upperLetter"/>
      <w:lvlText w:val="%4."/>
      <w:lvlJc w:val="left"/>
      <w:pPr>
        <w:ind w:left="2946" w:hanging="360"/>
      </w:pPr>
      <w:rPr>
        <w:rFonts w:hint="default"/>
      </w:rPr>
    </w:lvl>
    <w:lvl w:ilvl="4" w:tplc="06C2A74C">
      <w:start w:val="2"/>
      <w:numFmt w:val="bullet"/>
      <w:lvlText w:val="-"/>
      <w:lvlJc w:val="left"/>
      <w:pPr>
        <w:ind w:left="3666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1" w15:restartNumberingAfterBreak="0">
    <w:nsid w:val="58091D7D"/>
    <w:multiLevelType w:val="hybridMultilevel"/>
    <w:tmpl w:val="566CC586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2" w15:restartNumberingAfterBreak="0">
    <w:nsid w:val="5856281E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59624915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4" w15:restartNumberingAfterBreak="0">
    <w:nsid w:val="59FA1787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5" w15:restartNumberingAfterBreak="0">
    <w:nsid w:val="5BA503CA"/>
    <w:multiLevelType w:val="hybridMultilevel"/>
    <w:tmpl w:val="58F8935C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6" w15:restartNumberingAfterBreak="0">
    <w:nsid w:val="5C5D2A1D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7" w15:restartNumberingAfterBreak="0">
    <w:nsid w:val="5CAD1EBE"/>
    <w:multiLevelType w:val="hybridMultilevel"/>
    <w:tmpl w:val="3528B3AE"/>
    <w:lvl w:ilvl="0" w:tplc="04090011">
      <w:start w:val="1"/>
      <w:numFmt w:val="decimal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98" w15:restartNumberingAfterBreak="0">
    <w:nsid w:val="5FFC1FD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9" w15:restartNumberingAfterBreak="0">
    <w:nsid w:val="6001454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0" w15:restartNumberingAfterBreak="0">
    <w:nsid w:val="61606FF3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1" w15:restartNumberingAfterBreak="0">
    <w:nsid w:val="61C92C83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2" w15:restartNumberingAfterBreak="0">
    <w:nsid w:val="63657309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64613BE1"/>
    <w:multiLevelType w:val="hybridMultilevel"/>
    <w:tmpl w:val="36FCB080"/>
    <w:lvl w:ilvl="0" w:tplc="E982DD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 w15:restartNumberingAfterBreak="0">
    <w:nsid w:val="67A312D1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5" w15:restartNumberingAfterBreak="0">
    <w:nsid w:val="688170FF"/>
    <w:multiLevelType w:val="hybridMultilevel"/>
    <w:tmpl w:val="EE4C8156"/>
    <w:lvl w:ilvl="0" w:tplc="FDD442F4">
      <w:start w:val="1"/>
      <w:numFmt w:val="decimal"/>
      <w:lvlText w:val="%1."/>
      <w:lvlJc w:val="left"/>
      <w:pPr>
        <w:ind w:left="114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1" w:hanging="360"/>
      </w:pPr>
    </w:lvl>
    <w:lvl w:ilvl="2" w:tplc="0409001B" w:tentative="1">
      <w:start w:val="1"/>
      <w:numFmt w:val="lowerRoman"/>
      <w:lvlText w:val="%3."/>
      <w:lvlJc w:val="right"/>
      <w:pPr>
        <w:ind w:left="2581" w:hanging="180"/>
      </w:pPr>
    </w:lvl>
    <w:lvl w:ilvl="3" w:tplc="0409000F" w:tentative="1">
      <w:start w:val="1"/>
      <w:numFmt w:val="decimal"/>
      <w:lvlText w:val="%4."/>
      <w:lvlJc w:val="left"/>
      <w:pPr>
        <w:ind w:left="3301" w:hanging="360"/>
      </w:pPr>
    </w:lvl>
    <w:lvl w:ilvl="4" w:tplc="04090019" w:tentative="1">
      <w:start w:val="1"/>
      <w:numFmt w:val="lowerLetter"/>
      <w:lvlText w:val="%5."/>
      <w:lvlJc w:val="left"/>
      <w:pPr>
        <w:ind w:left="4021" w:hanging="360"/>
      </w:pPr>
    </w:lvl>
    <w:lvl w:ilvl="5" w:tplc="0409001B" w:tentative="1">
      <w:start w:val="1"/>
      <w:numFmt w:val="lowerRoman"/>
      <w:lvlText w:val="%6."/>
      <w:lvlJc w:val="right"/>
      <w:pPr>
        <w:ind w:left="4741" w:hanging="180"/>
      </w:pPr>
    </w:lvl>
    <w:lvl w:ilvl="6" w:tplc="0409000F" w:tentative="1">
      <w:start w:val="1"/>
      <w:numFmt w:val="decimal"/>
      <w:lvlText w:val="%7."/>
      <w:lvlJc w:val="left"/>
      <w:pPr>
        <w:ind w:left="5461" w:hanging="360"/>
      </w:pPr>
    </w:lvl>
    <w:lvl w:ilvl="7" w:tplc="04090019" w:tentative="1">
      <w:start w:val="1"/>
      <w:numFmt w:val="lowerLetter"/>
      <w:lvlText w:val="%8."/>
      <w:lvlJc w:val="left"/>
      <w:pPr>
        <w:ind w:left="6181" w:hanging="360"/>
      </w:pPr>
    </w:lvl>
    <w:lvl w:ilvl="8" w:tplc="0409001B" w:tentative="1">
      <w:start w:val="1"/>
      <w:numFmt w:val="lowerRoman"/>
      <w:lvlText w:val="%9."/>
      <w:lvlJc w:val="right"/>
      <w:pPr>
        <w:ind w:left="6901" w:hanging="180"/>
      </w:pPr>
    </w:lvl>
  </w:abstractNum>
  <w:abstractNum w:abstractNumId="106" w15:restartNumberingAfterBreak="0">
    <w:nsid w:val="68D50FAA"/>
    <w:multiLevelType w:val="hybridMultilevel"/>
    <w:tmpl w:val="05B0B4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6A760E21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8" w15:restartNumberingAfterBreak="0">
    <w:nsid w:val="6AE647BC"/>
    <w:multiLevelType w:val="hybridMultilevel"/>
    <w:tmpl w:val="15022BA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 w15:restartNumberingAfterBreak="0">
    <w:nsid w:val="6B9F6F15"/>
    <w:multiLevelType w:val="hybridMultilevel"/>
    <w:tmpl w:val="823475D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10" w15:restartNumberingAfterBreak="0">
    <w:nsid w:val="6BBE1E90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1" w15:restartNumberingAfterBreak="0">
    <w:nsid w:val="6D4F4F8B"/>
    <w:multiLevelType w:val="hybridMultilevel"/>
    <w:tmpl w:val="5F7EDE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6DFD43E4"/>
    <w:multiLevelType w:val="hybridMultilevel"/>
    <w:tmpl w:val="93E898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6E1F61AB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6E993D6E"/>
    <w:multiLevelType w:val="hybridMultilevel"/>
    <w:tmpl w:val="3254438A"/>
    <w:lvl w:ilvl="0" w:tplc="F9C24A5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5" w15:restartNumberingAfterBreak="0">
    <w:nsid w:val="6EDC480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6" w15:restartNumberingAfterBreak="0">
    <w:nsid w:val="70997DA9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718F412E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8" w15:restartNumberingAfterBreak="0">
    <w:nsid w:val="72366022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9" w15:restartNumberingAfterBreak="0">
    <w:nsid w:val="72F97C8F"/>
    <w:multiLevelType w:val="hybridMultilevel"/>
    <w:tmpl w:val="953207B2"/>
    <w:lvl w:ilvl="0" w:tplc="B4C6ACE0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0" w15:restartNumberingAfterBreak="0">
    <w:nsid w:val="73043F57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1" w15:restartNumberingAfterBreak="0">
    <w:nsid w:val="735545D1"/>
    <w:multiLevelType w:val="hybridMultilevel"/>
    <w:tmpl w:val="276252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2" w15:restartNumberingAfterBreak="0">
    <w:nsid w:val="740D6DA5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3" w15:restartNumberingAfterBreak="0">
    <w:nsid w:val="759E72CB"/>
    <w:multiLevelType w:val="hybridMultilevel"/>
    <w:tmpl w:val="3DDA232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76F26E39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5" w15:restartNumberingAfterBreak="0">
    <w:nsid w:val="77053A0C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126" w15:restartNumberingAfterBreak="0">
    <w:nsid w:val="775D7486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7" w15:restartNumberingAfterBreak="0">
    <w:nsid w:val="77861C2C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8" w15:restartNumberingAfterBreak="0">
    <w:nsid w:val="78AE6AC6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9" w15:restartNumberingAfterBreak="0">
    <w:nsid w:val="79132742"/>
    <w:multiLevelType w:val="hybridMultilevel"/>
    <w:tmpl w:val="134EE996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30" w15:restartNumberingAfterBreak="0">
    <w:nsid w:val="79295B58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1" w15:restartNumberingAfterBreak="0">
    <w:nsid w:val="79FF76CF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2" w15:restartNumberingAfterBreak="0">
    <w:nsid w:val="7A310F19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 w15:restartNumberingAfterBreak="0">
    <w:nsid w:val="7A6D75EE"/>
    <w:multiLevelType w:val="hybridMultilevel"/>
    <w:tmpl w:val="8EBE9C2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34" w15:restartNumberingAfterBreak="0">
    <w:nsid w:val="7B4258F9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5" w15:restartNumberingAfterBreak="0">
    <w:nsid w:val="7B8C7616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6" w15:restartNumberingAfterBreak="0">
    <w:nsid w:val="7BC91581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7" w15:restartNumberingAfterBreak="0">
    <w:nsid w:val="7BFF27C4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8" w15:restartNumberingAfterBreak="0">
    <w:nsid w:val="7BFF4710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39" w15:restartNumberingAfterBreak="0">
    <w:nsid w:val="7E2826A0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0" w15:restartNumberingAfterBreak="0">
    <w:nsid w:val="7F1A60F3"/>
    <w:multiLevelType w:val="hybridMultilevel"/>
    <w:tmpl w:val="68D4FB8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1" w15:restartNumberingAfterBreak="0">
    <w:nsid w:val="7F6C19C7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2" w15:restartNumberingAfterBreak="0">
    <w:nsid w:val="7FDC67CA"/>
    <w:multiLevelType w:val="hybridMultilevel"/>
    <w:tmpl w:val="FFEEEE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4"/>
  </w:num>
  <w:num w:numId="2">
    <w:abstractNumId w:val="119"/>
  </w:num>
  <w:num w:numId="3">
    <w:abstractNumId w:val="56"/>
  </w:num>
  <w:num w:numId="4">
    <w:abstractNumId w:val="61"/>
  </w:num>
  <w:num w:numId="5">
    <w:abstractNumId w:val="97"/>
  </w:num>
  <w:num w:numId="6">
    <w:abstractNumId w:val="35"/>
  </w:num>
  <w:num w:numId="7">
    <w:abstractNumId w:val="25"/>
  </w:num>
  <w:num w:numId="8">
    <w:abstractNumId w:val="55"/>
  </w:num>
  <w:num w:numId="9">
    <w:abstractNumId w:val="108"/>
  </w:num>
  <w:num w:numId="10">
    <w:abstractNumId w:val="51"/>
  </w:num>
  <w:num w:numId="11">
    <w:abstractNumId w:val="133"/>
  </w:num>
  <w:num w:numId="12">
    <w:abstractNumId w:val="24"/>
  </w:num>
  <w:num w:numId="13">
    <w:abstractNumId w:val="88"/>
  </w:num>
  <w:num w:numId="14">
    <w:abstractNumId w:val="91"/>
  </w:num>
  <w:num w:numId="15">
    <w:abstractNumId w:val="95"/>
  </w:num>
  <w:num w:numId="16">
    <w:abstractNumId w:val="17"/>
  </w:num>
  <w:num w:numId="17">
    <w:abstractNumId w:val="14"/>
  </w:num>
  <w:num w:numId="18">
    <w:abstractNumId w:val="1"/>
  </w:num>
  <w:num w:numId="19">
    <w:abstractNumId w:val="103"/>
  </w:num>
  <w:num w:numId="20">
    <w:abstractNumId w:val="62"/>
  </w:num>
  <w:num w:numId="21">
    <w:abstractNumId w:val="19"/>
  </w:num>
  <w:num w:numId="22">
    <w:abstractNumId w:val="82"/>
    <w:lvlOverride w:ilvl="0">
      <w:startOverride w:val="1"/>
    </w:lvlOverride>
  </w:num>
  <w:num w:numId="23">
    <w:abstractNumId w:val="82"/>
    <w:lvlOverride w:ilvl="0">
      <w:startOverride w:val="1"/>
    </w:lvlOverride>
  </w:num>
  <w:num w:numId="24">
    <w:abstractNumId w:val="14"/>
    <w:lvlOverride w:ilvl="0">
      <w:startOverride w:val="1"/>
    </w:lvlOverride>
  </w:num>
  <w:num w:numId="25">
    <w:abstractNumId w:val="82"/>
    <w:lvlOverride w:ilvl="0">
      <w:startOverride w:val="1"/>
    </w:lvlOverride>
  </w:num>
  <w:num w:numId="26">
    <w:abstractNumId w:val="14"/>
    <w:lvlOverride w:ilvl="0">
      <w:startOverride w:val="1"/>
    </w:lvlOverride>
  </w:num>
  <w:num w:numId="27">
    <w:abstractNumId w:val="82"/>
    <w:lvlOverride w:ilvl="0">
      <w:startOverride w:val="1"/>
    </w:lvlOverride>
  </w:num>
  <w:num w:numId="28">
    <w:abstractNumId w:val="82"/>
    <w:lvlOverride w:ilvl="0">
      <w:startOverride w:val="1"/>
    </w:lvlOverride>
  </w:num>
  <w:num w:numId="29">
    <w:abstractNumId w:val="82"/>
    <w:lvlOverride w:ilvl="0">
      <w:startOverride w:val="1"/>
    </w:lvlOverride>
  </w:num>
  <w:num w:numId="30">
    <w:abstractNumId w:val="81"/>
  </w:num>
  <w:num w:numId="31">
    <w:abstractNumId w:val="21"/>
  </w:num>
  <w:num w:numId="32">
    <w:abstractNumId w:val="14"/>
    <w:lvlOverride w:ilvl="0">
      <w:startOverride w:val="1"/>
    </w:lvlOverride>
  </w:num>
  <w:num w:numId="33">
    <w:abstractNumId w:val="3"/>
  </w:num>
  <w:num w:numId="34">
    <w:abstractNumId w:val="57"/>
  </w:num>
  <w:num w:numId="35">
    <w:abstractNumId w:val="74"/>
  </w:num>
  <w:num w:numId="36">
    <w:abstractNumId w:val="92"/>
    <w:lvlOverride w:ilvl="0">
      <w:startOverride w:val="1"/>
    </w:lvlOverride>
  </w:num>
  <w:num w:numId="37">
    <w:abstractNumId w:val="2"/>
  </w:num>
  <w:num w:numId="38">
    <w:abstractNumId w:val="0"/>
  </w:num>
  <w:num w:numId="39">
    <w:abstractNumId w:val="83"/>
  </w:num>
  <w:num w:numId="40">
    <w:abstractNumId w:val="132"/>
  </w:num>
  <w:num w:numId="41">
    <w:abstractNumId w:val="125"/>
  </w:num>
  <w:num w:numId="42">
    <w:abstractNumId w:val="65"/>
  </w:num>
  <w:num w:numId="43">
    <w:abstractNumId w:val="47"/>
  </w:num>
  <w:num w:numId="44">
    <w:abstractNumId w:val="45"/>
  </w:num>
  <w:num w:numId="45">
    <w:abstractNumId w:val="31"/>
  </w:num>
  <w:num w:numId="46">
    <w:abstractNumId w:val="78"/>
  </w:num>
  <w:num w:numId="47">
    <w:abstractNumId w:val="43"/>
  </w:num>
  <w:num w:numId="48">
    <w:abstractNumId w:val="128"/>
  </w:num>
  <w:num w:numId="49">
    <w:abstractNumId w:val="15"/>
  </w:num>
  <w:num w:numId="50">
    <w:abstractNumId w:val="140"/>
  </w:num>
  <w:num w:numId="51">
    <w:abstractNumId w:val="121"/>
  </w:num>
  <w:num w:numId="52">
    <w:abstractNumId w:val="90"/>
  </w:num>
  <w:num w:numId="53">
    <w:abstractNumId w:val="79"/>
  </w:num>
  <w:num w:numId="54">
    <w:abstractNumId w:val="113"/>
  </w:num>
  <w:num w:numId="55">
    <w:abstractNumId w:val="94"/>
  </w:num>
  <w:num w:numId="56">
    <w:abstractNumId w:val="138"/>
  </w:num>
  <w:num w:numId="57">
    <w:abstractNumId w:val="116"/>
  </w:num>
  <w:num w:numId="58">
    <w:abstractNumId w:val="142"/>
  </w:num>
  <w:num w:numId="59">
    <w:abstractNumId w:val="86"/>
  </w:num>
  <w:num w:numId="60">
    <w:abstractNumId w:val="106"/>
  </w:num>
  <w:num w:numId="61">
    <w:abstractNumId w:val="84"/>
  </w:num>
  <w:num w:numId="62">
    <w:abstractNumId w:val="70"/>
  </w:num>
  <w:num w:numId="63">
    <w:abstractNumId w:val="36"/>
  </w:num>
  <w:num w:numId="64">
    <w:abstractNumId w:val="76"/>
  </w:num>
  <w:num w:numId="65">
    <w:abstractNumId w:val="22"/>
  </w:num>
  <w:num w:numId="66">
    <w:abstractNumId w:val="14"/>
    <w:lvlOverride w:ilvl="0">
      <w:startOverride w:val="2"/>
    </w:lvlOverride>
  </w:num>
  <w:num w:numId="67">
    <w:abstractNumId w:val="38"/>
  </w:num>
  <w:num w:numId="68">
    <w:abstractNumId w:val="105"/>
  </w:num>
  <w:num w:numId="69">
    <w:abstractNumId w:val="80"/>
  </w:num>
  <w:num w:numId="70">
    <w:abstractNumId w:val="14"/>
    <w:lvlOverride w:ilvl="0">
      <w:startOverride w:val="1"/>
    </w:lvlOverride>
  </w:num>
  <w:num w:numId="71">
    <w:abstractNumId w:val="77"/>
  </w:num>
  <w:num w:numId="72">
    <w:abstractNumId w:val="11"/>
  </w:num>
  <w:num w:numId="73">
    <w:abstractNumId w:val="111"/>
  </w:num>
  <w:num w:numId="74">
    <w:abstractNumId w:val="53"/>
  </w:num>
  <w:num w:numId="75">
    <w:abstractNumId w:val="26"/>
  </w:num>
  <w:num w:numId="76">
    <w:abstractNumId w:val="13"/>
  </w:num>
  <w:num w:numId="77">
    <w:abstractNumId w:val="112"/>
  </w:num>
  <w:num w:numId="78">
    <w:abstractNumId w:val="42"/>
  </w:num>
  <w:num w:numId="79">
    <w:abstractNumId w:val="58"/>
  </w:num>
  <w:num w:numId="80">
    <w:abstractNumId w:val="66"/>
  </w:num>
  <w:num w:numId="81">
    <w:abstractNumId w:val="123"/>
  </w:num>
  <w:num w:numId="82">
    <w:abstractNumId w:val="98"/>
  </w:num>
  <w:num w:numId="83">
    <w:abstractNumId w:val="59"/>
  </w:num>
  <w:num w:numId="84">
    <w:abstractNumId w:val="68"/>
  </w:num>
  <w:num w:numId="85">
    <w:abstractNumId w:val="41"/>
  </w:num>
  <w:num w:numId="86">
    <w:abstractNumId w:val="89"/>
  </w:num>
  <w:num w:numId="87">
    <w:abstractNumId w:val="104"/>
  </w:num>
  <w:num w:numId="88">
    <w:abstractNumId w:val="122"/>
  </w:num>
  <w:num w:numId="89">
    <w:abstractNumId w:val="117"/>
  </w:num>
  <w:num w:numId="90">
    <w:abstractNumId w:val="64"/>
  </w:num>
  <w:num w:numId="91">
    <w:abstractNumId w:val="139"/>
  </w:num>
  <w:num w:numId="92">
    <w:abstractNumId w:val="136"/>
  </w:num>
  <w:num w:numId="93">
    <w:abstractNumId w:val="16"/>
  </w:num>
  <w:num w:numId="94">
    <w:abstractNumId w:val="73"/>
  </w:num>
  <w:num w:numId="95">
    <w:abstractNumId w:val="18"/>
  </w:num>
  <w:num w:numId="96">
    <w:abstractNumId w:val="28"/>
  </w:num>
  <w:num w:numId="97">
    <w:abstractNumId w:val="5"/>
  </w:num>
  <w:num w:numId="98">
    <w:abstractNumId w:val="39"/>
  </w:num>
  <w:num w:numId="99">
    <w:abstractNumId w:val="99"/>
  </w:num>
  <w:num w:numId="100">
    <w:abstractNumId w:val="49"/>
  </w:num>
  <w:num w:numId="101">
    <w:abstractNumId w:val="69"/>
  </w:num>
  <w:num w:numId="102">
    <w:abstractNumId w:val="12"/>
  </w:num>
  <w:num w:numId="103">
    <w:abstractNumId w:val="48"/>
  </w:num>
  <w:num w:numId="104">
    <w:abstractNumId w:val="134"/>
  </w:num>
  <w:num w:numId="105">
    <w:abstractNumId w:val="93"/>
  </w:num>
  <w:num w:numId="106">
    <w:abstractNumId w:val="40"/>
  </w:num>
  <w:num w:numId="107">
    <w:abstractNumId w:val="130"/>
  </w:num>
  <w:num w:numId="108">
    <w:abstractNumId w:val="124"/>
  </w:num>
  <w:num w:numId="109">
    <w:abstractNumId w:val="50"/>
  </w:num>
  <w:num w:numId="110">
    <w:abstractNumId w:val="131"/>
  </w:num>
  <w:num w:numId="111">
    <w:abstractNumId w:val="137"/>
  </w:num>
  <w:num w:numId="112">
    <w:abstractNumId w:val="32"/>
  </w:num>
  <w:num w:numId="113">
    <w:abstractNumId w:val="118"/>
  </w:num>
  <w:num w:numId="114">
    <w:abstractNumId w:val="127"/>
  </w:num>
  <w:num w:numId="115">
    <w:abstractNumId w:val="100"/>
  </w:num>
  <w:num w:numId="116">
    <w:abstractNumId w:val="107"/>
  </w:num>
  <w:num w:numId="117">
    <w:abstractNumId w:val="72"/>
  </w:num>
  <w:num w:numId="118">
    <w:abstractNumId w:val="63"/>
  </w:num>
  <w:num w:numId="119">
    <w:abstractNumId w:val="101"/>
  </w:num>
  <w:num w:numId="120">
    <w:abstractNumId w:val="7"/>
  </w:num>
  <w:num w:numId="121">
    <w:abstractNumId w:val="126"/>
  </w:num>
  <w:num w:numId="122">
    <w:abstractNumId w:val="60"/>
  </w:num>
  <w:num w:numId="123">
    <w:abstractNumId w:val="34"/>
  </w:num>
  <w:num w:numId="124">
    <w:abstractNumId w:val="87"/>
  </w:num>
  <w:num w:numId="125">
    <w:abstractNumId w:val="135"/>
  </w:num>
  <w:num w:numId="126">
    <w:abstractNumId w:val="67"/>
  </w:num>
  <w:num w:numId="127">
    <w:abstractNumId w:val="27"/>
  </w:num>
  <w:num w:numId="128">
    <w:abstractNumId w:val="8"/>
  </w:num>
  <w:num w:numId="129">
    <w:abstractNumId w:val="10"/>
  </w:num>
  <w:num w:numId="130">
    <w:abstractNumId w:val="75"/>
  </w:num>
  <w:num w:numId="131">
    <w:abstractNumId w:val="29"/>
  </w:num>
  <w:num w:numId="132">
    <w:abstractNumId w:val="85"/>
  </w:num>
  <w:num w:numId="133">
    <w:abstractNumId w:val="71"/>
  </w:num>
  <w:num w:numId="134">
    <w:abstractNumId w:val="52"/>
  </w:num>
  <w:num w:numId="135">
    <w:abstractNumId w:val="33"/>
  </w:num>
  <w:num w:numId="136">
    <w:abstractNumId w:val="115"/>
  </w:num>
  <w:num w:numId="137">
    <w:abstractNumId w:val="96"/>
  </w:num>
  <w:num w:numId="138">
    <w:abstractNumId w:val="141"/>
  </w:num>
  <w:num w:numId="139">
    <w:abstractNumId w:val="9"/>
  </w:num>
  <w:num w:numId="140">
    <w:abstractNumId w:val="6"/>
  </w:num>
  <w:num w:numId="141">
    <w:abstractNumId w:val="23"/>
  </w:num>
  <w:num w:numId="142">
    <w:abstractNumId w:val="30"/>
  </w:num>
  <w:num w:numId="143">
    <w:abstractNumId w:val="110"/>
  </w:num>
  <w:num w:numId="144">
    <w:abstractNumId w:val="44"/>
  </w:num>
  <w:num w:numId="145">
    <w:abstractNumId w:val="120"/>
  </w:num>
  <w:num w:numId="146">
    <w:abstractNumId w:val="54"/>
  </w:num>
  <w:num w:numId="147">
    <w:abstractNumId w:val="20"/>
  </w:num>
  <w:num w:numId="148">
    <w:abstractNumId w:val="37"/>
  </w:num>
  <w:num w:numId="149">
    <w:abstractNumId w:val="46"/>
  </w:num>
  <w:num w:numId="150">
    <w:abstractNumId w:val="4"/>
  </w:num>
  <w:num w:numId="151">
    <w:abstractNumId w:val="102"/>
  </w:num>
  <w:num w:numId="152">
    <w:abstractNumId w:val="109"/>
  </w:num>
  <w:num w:numId="153">
    <w:abstractNumId w:val="129"/>
  </w:num>
  <w:numIdMacAtCleanup w:val="1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1"/>
  <w:hideSpellingErrors/>
  <w:proofState w:spelling="clean"/>
  <w:defaultTabStop w:val="720"/>
  <w:characterSpacingControl w:val="doNotCompress"/>
  <w:hdrShapeDefaults>
    <o:shapedefaults v:ext="edit" spidmax="8601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470D"/>
    <w:rsid w:val="00001F67"/>
    <w:rsid w:val="00002388"/>
    <w:rsid w:val="000030E3"/>
    <w:rsid w:val="00015C16"/>
    <w:rsid w:val="00015F7E"/>
    <w:rsid w:val="00020C27"/>
    <w:rsid w:val="00027352"/>
    <w:rsid w:val="00032BAF"/>
    <w:rsid w:val="00034E89"/>
    <w:rsid w:val="00035FDF"/>
    <w:rsid w:val="00043986"/>
    <w:rsid w:val="00045F96"/>
    <w:rsid w:val="0004629A"/>
    <w:rsid w:val="00047116"/>
    <w:rsid w:val="000508A2"/>
    <w:rsid w:val="00055E12"/>
    <w:rsid w:val="0005629E"/>
    <w:rsid w:val="00060138"/>
    <w:rsid w:val="0006089A"/>
    <w:rsid w:val="00060A41"/>
    <w:rsid w:val="00062429"/>
    <w:rsid w:val="0006628B"/>
    <w:rsid w:val="000715E7"/>
    <w:rsid w:val="00073520"/>
    <w:rsid w:val="00074E27"/>
    <w:rsid w:val="000755E2"/>
    <w:rsid w:val="00075F6E"/>
    <w:rsid w:val="00080F58"/>
    <w:rsid w:val="0008241F"/>
    <w:rsid w:val="000839FF"/>
    <w:rsid w:val="000959B3"/>
    <w:rsid w:val="00096763"/>
    <w:rsid w:val="000A1083"/>
    <w:rsid w:val="000A1120"/>
    <w:rsid w:val="000A2FB9"/>
    <w:rsid w:val="000A441B"/>
    <w:rsid w:val="000A60D5"/>
    <w:rsid w:val="000A627A"/>
    <w:rsid w:val="000A7489"/>
    <w:rsid w:val="000A7D45"/>
    <w:rsid w:val="000B019F"/>
    <w:rsid w:val="000B4ECF"/>
    <w:rsid w:val="000C04EB"/>
    <w:rsid w:val="000C3163"/>
    <w:rsid w:val="000D30A6"/>
    <w:rsid w:val="000D7F38"/>
    <w:rsid w:val="000E2E2B"/>
    <w:rsid w:val="000E55F0"/>
    <w:rsid w:val="000F17B0"/>
    <w:rsid w:val="000F39C0"/>
    <w:rsid w:val="001015DA"/>
    <w:rsid w:val="00101F38"/>
    <w:rsid w:val="00104CC9"/>
    <w:rsid w:val="00111F6B"/>
    <w:rsid w:val="00112E9C"/>
    <w:rsid w:val="00114CB3"/>
    <w:rsid w:val="00117C54"/>
    <w:rsid w:val="00120913"/>
    <w:rsid w:val="001235A6"/>
    <w:rsid w:val="00127707"/>
    <w:rsid w:val="00135A67"/>
    <w:rsid w:val="00137078"/>
    <w:rsid w:val="00141F37"/>
    <w:rsid w:val="0014244A"/>
    <w:rsid w:val="00143CE4"/>
    <w:rsid w:val="001510CB"/>
    <w:rsid w:val="0015287B"/>
    <w:rsid w:val="00156209"/>
    <w:rsid w:val="00156C6D"/>
    <w:rsid w:val="00164F30"/>
    <w:rsid w:val="00166732"/>
    <w:rsid w:val="00171291"/>
    <w:rsid w:val="00173D6F"/>
    <w:rsid w:val="00176E5B"/>
    <w:rsid w:val="00176F44"/>
    <w:rsid w:val="00186946"/>
    <w:rsid w:val="00186BEF"/>
    <w:rsid w:val="00191A8F"/>
    <w:rsid w:val="00192C7B"/>
    <w:rsid w:val="001968F1"/>
    <w:rsid w:val="00196AC8"/>
    <w:rsid w:val="00197035"/>
    <w:rsid w:val="001971B3"/>
    <w:rsid w:val="001A1EBB"/>
    <w:rsid w:val="001B0395"/>
    <w:rsid w:val="001B2235"/>
    <w:rsid w:val="001B51AB"/>
    <w:rsid w:val="001C050C"/>
    <w:rsid w:val="001C08B7"/>
    <w:rsid w:val="001C2364"/>
    <w:rsid w:val="001C2562"/>
    <w:rsid w:val="001C616F"/>
    <w:rsid w:val="001D1FE7"/>
    <w:rsid w:val="001D2658"/>
    <w:rsid w:val="001E1553"/>
    <w:rsid w:val="001E3206"/>
    <w:rsid w:val="001E5911"/>
    <w:rsid w:val="001E7DD3"/>
    <w:rsid w:val="001F1F29"/>
    <w:rsid w:val="001F4F85"/>
    <w:rsid w:val="00201948"/>
    <w:rsid w:val="00202242"/>
    <w:rsid w:val="002028F6"/>
    <w:rsid w:val="002029C1"/>
    <w:rsid w:val="00205AC2"/>
    <w:rsid w:val="002169DC"/>
    <w:rsid w:val="00217772"/>
    <w:rsid w:val="00217C70"/>
    <w:rsid w:val="00217F88"/>
    <w:rsid w:val="002236D3"/>
    <w:rsid w:val="00231CCD"/>
    <w:rsid w:val="00237C1A"/>
    <w:rsid w:val="00240134"/>
    <w:rsid w:val="00243E02"/>
    <w:rsid w:val="002501AE"/>
    <w:rsid w:val="0025795E"/>
    <w:rsid w:val="0026273A"/>
    <w:rsid w:val="00262E16"/>
    <w:rsid w:val="0026441C"/>
    <w:rsid w:val="00271B53"/>
    <w:rsid w:val="0027370D"/>
    <w:rsid w:val="00276039"/>
    <w:rsid w:val="0028239F"/>
    <w:rsid w:val="00282D35"/>
    <w:rsid w:val="00286ECA"/>
    <w:rsid w:val="0029130D"/>
    <w:rsid w:val="002949E0"/>
    <w:rsid w:val="002A462A"/>
    <w:rsid w:val="002A6AA0"/>
    <w:rsid w:val="002B0636"/>
    <w:rsid w:val="002B5E18"/>
    <w:rsid w:val="002C076B"/>
    <w:rsid w:val="002C374A"/>
    <w:rsid w:val="002C3C22"/>
    <w:rsid w:val="002D0D3E"/>
    <w:rsid w:val="002D5E74"/>
    <w:rsid w:val="002D707E"/>
    <w:rsid w:val="002E0333"/>
    <w:rsid w:val="002E0A35"/>
    <w:rsid w:val="002E2B26"/>
    <w:rsid w:val="002E36B8"/>
    <w:rsid w:val="002E74CD"/>
    <w:rsid w:val="002E7FDA"/>
    <w:rsid w:val="002F3FFC"/>
    <w:rsid w:val="002F73E9"/>
    <w:rsid w:val="00300123"/>
    <w:rsid w:val="00302AFB"/>
    <w:rsid w:val="00305845"/>
    <w:rsid w:val="00312205"/>
    <w:rsid w:val="00316FC9"/>
    <w:rsid w:val="00320483"/>
    <w:rsid w:val="00323C29"/>
    <w:rsid w:val="003264B7"/>
    <w:rsid w:val="00332B59"/>
    <w:rsid w:val="00334E9E"/>
    <w:rsid w:val="00334EAE"/>
    <w:rsid w:val="003358E8"/>
    <w:rsid w:val="00336E83"/>
    <w:rsid w:val="00344688"/>
    <w:rsid w:val="0034622E"/>
    <w:rsid w:val="00350D11"/>
    <w:rsid w:val="00360AB7"/>
    <w:rsid w:val="00361808"/>
    <w:rsid w:val="003658AA"/>
    <w:rsid w:val="003667CE"/>
    <w:rsid w:val="00370E7D"/>
    <w:rsid w:val="0038212C"/>
    <w:rsid w:val="003869B5"/>
    <w:rsid w:val="0039038A"/>
    <w:rsid w:val="00391BF3"/>
    <w:rsid w:val="00392306"/>
    <w:rsid w:val="003929A2"/>
    <w:rsid w:val="003A1A27"/>
    <w:rsid w:val="003A2359"/>
    <w:rsid w:val="003A4F0D"/>
    <w:rsid w:val="003A5012"/>
    <w:rsid w:val="003A5956"/>
    <w:rsid w:val="003A7037"/>
    <w:rsid w:val="003B1A94"/>
    <w:rsid w:val="003B6332"/>
    <w:rsid w:val="003C03E8"/>
    <w:rsid w:val="003C4E2A"/>
    <w:rsid w:val="003C62AB"/>
    <w:rsid w:val="003C6B87"/>
    <w:rsid w:val="003D131A"/>
    <w:rsid w:val="003D6E47"/>
    <w:rsid w:val="003D7AA2"/>
    <w:rsid w:val="003E7F41"/>
    <w:rsid w:val="003F1BFD"/>
    <w:rsid w:val="00401ECF"/>
    <w:rsid w:val="00411106"/>
    <w:rsid w:val="00413751"/>
    <w:rsid w:val="00416D83"/>
    <w:rsid w:val="00426338"/>
    <w:rsid w:val="004361A7"/>
    <w:rsid w:val="004405E8"/>
    <w:rsid w:val="00444990"/>
    <w:rsid w:val="004464BF"/>
    <w:rsid w:val="0044720C"/>
    <w:rsid w:val="004537C6"/>
    <w:rsid w:val="00462158"/>
    <w:rsid w:val="004634AD"/>
    <w:rsid w:val="0046470D"/>
    <w:rsid w:val="0046581D"/>
    <w:rsid w:val="00465B53"/>
    <w:rsid w:val="004669D8"/>
    <w:rsid w:val="00472750"/>
    <w:rsid w:val="0047686D"/>
    <w:rsid w:val="00477CD3"/>
    <w:rsid w:val="0048227B"/>
    <w:rsid w:val="00496E7F"/>
    <w:rsid w:val="004A1EAA"/>
    <w:rsid w:val="004A52E6"/>
    <w:rsid w:val="004B3287"/>
    <w:rsid w:val="004C3ED8"/>
    <w:rsid w:val="004C5F64"/>
    <w:rsid w:val="004D1CA6"/>
    <w:rsid w:val="004D57F2"/>
    <w:rsid w:val="004E115F"/>
    <w:rsid w:val="004E2F2F"/>
    <w:rsid w:val="004E380D"/>
    <w:rsid w:val="004E386A"/>
    <w:rsid w:val="004E4908"/>
    <w:rsid w:val="004F12C5"/>
    <w:rsid w:val="004F480B"/>
    <w:rsid w:val="004F4F87"/>
    <w:rsid w:val="004F6A19"/>
    <w:rsid w:val="00500012"/>
    <w:rsid w:val="00500622"/>
    <w:rsid w:val="005009D3"/>
    <w:rsid w:val="00500DEA"/>
    <w:rsid w:val="00504AB4"/>
    <w:rsid w:val="00507C97"/>
    <w:rsid w:val="005103BC"/>
    <w:rsid w:val="00512724"/>
    <w:rsid w:val="00514830"/>
    <w:rsid w:val="00516B91"/>
    <w:rsid w:val="00517484"/>
    <w:rsid w:val="00517CBE"/>
    <w:rsid w:val="00522A0A"/>
    <w:rsid w:val="00525F97"/>
    <w:rsid w:val="00536BBC"/>
    <w:rsid w:val="005406E0"/>
    <w:rsid w:val="00556310"/>
    <w:rsid w:val="005563F8"/>
    <w:rsid w:val="005A1807"/>
    <w:rsid w:val="005A4C8F"/>
    <w:rsid w:val="005B017D"/>
    <w:rsid w:val="005B6459"/>
    <w:rsid w:val="005C09F5"/>
    <w:rsid w:val="005D04E3"/>
    <w:rsid w:val="005D28E2"/>
    <w:rsid w:val="005D2ECE"/>
    <w:rsid w:val="005D4EDD"/>
    <w:rsid w:val="005D7A08"/>
    <w:rsid w:val="005F1C25"/>
    <w:rsid w:val="005F33DA"/>
    <w:rsid w:val="005F3985"/>
    <w:rsid w:val="00600B5A"/>
    <w:rsid w:val="006059B1"/>
    <w:rsid w:val="0061279E"/>
    <w:rsid w:val="006215D7"/>
    <w:rsid w:val="00623094"/>
    <w:rsid w:val="00623AF8"/>
    <w:rsid w:val="00624FAA"/>
    <w:rsid w:val="00625A3A"/>
    <w:rsid w:val="0063060D"/>
    <w:rsid w:val="0063369D"/>
    <w:rsid w:val="006404E5"/>
    <w:rsid w:val="006410C2"/>
    <w:rsid w:val="00646AD3"/>
    <w:rsid w:val="00652615"/>
    <w:rsid w:val="00653202"/>
    <w:rsid w:val="006535EF"/>
    <w:rsid w:val="00664EA1"/>
    <w:rsid w:val="006662FA"/>
    <w:rsid w:val="00682FB2"/>
    <w:rsid w:val="0068432F"/>
    <w:rsid w:val="0069048F"/>
    <w:rsid w:val="006907FF"/>
    <w:rsid w:val="0069662D"/>
    <w:rsid w:val="00697C26"/>
    <w:rsid w:val="006A31F4"/>
    <w:rsid w:val="006A3A93"/>
    <w:rsid w:val="006A72DA"/>
    <w:rsid w:val="006B0C10"/>
    <w:rsid w:val="006B1D37"/>
    <w:rsid w:val="006B26FF"/>
    <w:rsid w:val="006C04A1"/>
    <w:rsid w:val="006C7A2F"/>
    <w:rsid w:val="006D115A"/>
    <w:rsid w:val="006D2E10"/>
    <w:rsid w:val="006D7161"/>
    <w:rsid w:val="006D7FC7"/>
    <w:rsid w:val="006E0A0C"/>
    <w:rsid w:val="006E3582"/>
    <w:rsid w:val="006E60A5"/>
    <w:rsid w:val="006F1B50"/>
    <w:rsid w:val="006F3D19"/>
    <w:rsid w:val="006F73C2"/>
    <w:rsid w:val="0070320E"/>
    <w:rsid w:val="00711854"/>
    <w:rsid w:val="0071365D"/>
    <w:rsid w:val="00716FF1"/>
    <w:rsid w:val="00722B87"/>
    <w:rsid w:val="00723658"/>
    <w:rsid w:val="00724758"/>
    <w:rsid w:val="00736795"/>
    <w:rsid w:val="00743646"/>
    <w:rsid w:val="007571F3"/>
    <w:rsid w:val="007607F2"/>
    <w:rsid w:val="0076252E"/>
    <w:rsid w:val="0076287E"/>
    <w:rsid w:val="00764DE6"/>
    <w:rsid w:val="00765EFB"/>
    <w:rsid w:val="007673ED"/>
    <w:rsid w:val="0077147D"/>
    <w:rsid w:val="00775925"/>
    <w:rsid w:val="00776766"/>
    <w:rsid w:val="007845DB"/>
    <w:rsid w:val="00786F69"/>
    <w:rsid w:val="00793FEB"/>
    <w:rsid w:val="007962F2"/>
    <w:rsid w:val="007979BD"/>
    <w:rsid w:val="007A41FA"/>
    <w:rsid w:val="007A637E"/>
    <w:rsid w:val="007A65FC"/>
    <w:rsid w:val="007A7370"/>
    <w:rsid w:val="007B2F4F"/>
    <w:rsid w:val="007B62D5"/>
    <w:rsid w:val="007C0A1D"/>
    <w:rsid w:val="007C0EEC"/>
    <w:rsid w:val="007C3386"/>
    <w:rsid w:val="007C698F"/>
    <w:rsid w:val="007D5FEA"/>
    <w:rsid w:val="007E1ED7"/>
    <w:rsid w:val="007F0C39"/>
    <w:rsid w:val="007F16F1"/>
    <w:rsid w:val="007F5E91"/>
    <w:rsid w:val="007F7022"/>
    <w:rsid w:val="00804AFA"/>
    <w:rsid w:val="00805049"/>
    <w:rsid w:val="00806186"/>
    <w:rsid w:val="008164D5"/>
    <w:rsid w:val="00820A82"/>
    <w:rsid w:val="00822986"/>
    <w:rsid w:val="00824278"/>
    <w:rsid w:val="008243A1"/>
    <w:rsid w:val="0082546D"/>
    <w:rsid w:val="0084307C"/>
    <w:rsid w:val="0084400C"/>
    <w:rsid w:val="00844FBB"/>
    <w:rsid w:val="00845A53"/>
    <w:rsid w:val="00850223"/>
    <w:rsid w:val="00850EBE"/>
    <w:rsid w:val="00853506"/>
    <w:rsid w:val="008561D8"/>
    <w:rsid w:val="0086041A"/>
    <w:rsid w:val="00861A9B"/>
    <w:rsid w:val="008628D2"/>
    <w:rsid w:val="00883866"/>
    <w:rsid w:val="008867F0"/>
    <w:rsid w:val="0089153B"/>
    <w:rsid w:val="008944AD"/>
    <w:rsid w:val="008976B2"/>
    <w:rsid w:val="008A03E2"/>
    <w:rsid w:val="008A4D38"/>
    <w:rsid w:val="008A7B73"/>
    <w:rsid w:val="008C1BEA"/>
    <w:rsid w:val="008C3791"/>
    <w:rsid w:val="008D047A"/>
    <w:rsid w:val="008D053A"/>
    <w:rsid w:val="008D07EC"/>
    <w:rsid w:val="008D1C5D"/>
    <w:rsid w:val="008D5176"/>
    <w:rsid w:val="008D6B24"/>
    <w:rsid w:val="008E083B"/>
    <w:rsid w:val="008E222F"/>
    <w:rsid w:val="008F00A5"/>
    <w:rsid w:val="008F0912"/>
    <w:rsid w:val="008F10CC"/>
    <w:rsid w:val="008F299E"/>
    <w:rsid w:val="008F5D47"/>
    <w:rsid w:val="00902BE0"/>
    <w:rsid w:val="009063A9"/>
    <w:rsid w:val="00906913"/>
    <w:rsid w:val="00911A0F"/>
    <w:rsid w:val="0091243F"/>
    <w:rsid w:val="009225E9"/>
    <w:rsid w:val="00936A20"/>
    <w:rsid w:val="00940D00"/>
    <w:rsid w:val="00941285"/>
    <w:rsid w:val="009415C5"/>
    <w:rsid w:val="00943D64"/>
    <w:rsid w:val="0095537C"/>
    <w:rsid w:val="00956FF3"/>
    <w:rsid w:val="00962221"/>
    <w:rsid w:val="0096745E"/>
    <w:rsid w:val="00970CBF"/>
    <w:rsid w:val="00974E3D"/>
    <w:rsid w:val="00976D3D"/>
    <w:rsid w:val="00980378"/>
    <w:rsid w:val="00981520"/>
    <w:rsid w:val="0099421A"/>
    <w:rsid w:val="0099497B"/>
    <w:rsid w:val="009A1090"/>
    <w:rsid w:val="009A4233"/>
    <w:rsid w:val="009A5E52"/>
    <w:rsid w:val="009A7D81"/>
    <w:rsid w:val="009B02DF"/>
    <w:rsid w:val="009B0743"/>
    <w:rsid w:val="009B14C4"/>
    <w:rsid w:val="009B6467"/>
    <w:rsid w:val="009C042F"/>
    <w:rsid w:val="009C7037"/>
    <w:rsid w:val="009D2558"/>
    <w:rsid w:val="009D416D"/>
    <w:rsid w:val="009D4667"/>
    <w:rsid w:val="009E30AC"/>
    <w:rsid w:val="009E5A9D"/>
    <w:rsid w:val="009E6514"/>
    <w:rsid w:val="009E75DD"/>
    <w:rsid w:val="009F64A2"/>
    <w:rsid w:val="00A02899"/>
    <w:rsid w:val="00A02991"/>
    <w:rsid w:val="00A05F2D"/>
    <w:rsid w:val="00A13595"/>
    <w:rsid w:val="00A13BBE"/>
    <w:rsid w:val="00A13C09"/>
    <w:rsid w:val="00A14975"/>
    <w:rsid w:val="00A163A0"/>
    <w:rsid w:val="00A16AEB"/>
    <w:rsid w:val="00A21B82"/>
    <w:rsid w:val="00A22C6B"/>
    <w:rsid w:val="00A3083B"/>
    <w:rsid w:val="00A31952"/>
    <w:rsid w:val="00A35A61"/>
    <w:rsid w:val="00A35ACD"/>
    <w:rsid w:val="00A413E8"/>
    <w:rsid w:val="00A426C7"/>
    <w:rsid w:val="00A43108"/>
    <w:rsid w:val="00A45ACE"/>
    <w:rsid w:val="00A45E1C"/>
    <w:rsid w:val="00A544CE"/>
    <w:rsid w:val="00A57D59"/>
    <w:rsid w:val="00A607FD"/>
    <w:rsid w:val="00A60AC2"/>
    <w:rsid w:val="00A63250"/>
    <w:rsid w:val="00A64D37"/>
    <w:rsid w:val="00A65303"/>
    <w:rsid w:val="00A81F95"/>
    <w:rsid w:val="00A83025"/>
    <w:rsid w:val="00A917A2"/>
    <w:rsid w:val="00A94735"/>
    <w:rsid w:val="00AA045D"/>
    <w:rsid w:val="00AA0CBD"/>
    <w:rsid w:val="00AA3AD1"/>
    <w:rsid w:val="00AB1685"/>
    <w:rsid w:val="00AB1D06"/>
    <w:rsid w:val="00AB3611"/>
    <w:rsid w:val="00AB7FE7"/>
    <w:rsid w:val="00AC1048"/>
    <w:rsid w:val="00AC381D"/>
    <w:rsid w:val="00AC5F8C"/>
    <w:rsid w:val="00AC6EDE"/>
    <w:rsid w:val="00AD283E"/>
    <w:rsid w:val="00AD7AFC"/>
    <w:rsid w:val="00AE1E48"/>
    <w:rsid w:val="00AE3C93"/>
    <w:rsid w:val="00AE7CDB"/>
    <w:rsid w:val="00AF41FB"/>
    <w:rsid w:val="00B03253"/>
    <w:rsid w:val="00B046C0"/>
    <w:rsid w:val="00B05EDB"/>
    <w:rsid w:val="00B0618D"/>
    <w:rsid w:val="00B12948"/>
    <w:rsid w:val="00B12C3A"/>
    <w:rsid w:val="00B1420E"/>
    <w:rsid w:val="00B14374"/>
    <w:rsid w:val="00B14E66"/>
    <w:rsid w:val="00B20073"/>
    <w:rsid w:val="00B2193A"/>
    <w:rsid w:val="00B245AD"/>
    <w:rsid w:val="00B25C77"/>
    <w:rsid w:val="00B41B92"/>
    <w:rsid w:val="00B45859"/>
    <w:rsid w:val="00B507EC"/>
    <w:rsid w:val="00B52166"/>
    <w:rsid w:val="00B54525"/>
    <w:rsid w:val="00B5551F"/>
    <w:rsid w:val="00B566FE"/>
    <w:rsid w:val="00B56A05"/>
    <w:rsid w:val="00B60282"/>
    <w:rsid w:val="00B641A3"/>
    <w:rsid w:val="00B65946"/>
    <w:rsid w:val="00B71FAD"/>
    <w:rsid w:val="00B8280C"/>
    <w:rsid w:val="00B83C91"/>
    <w:rsid w:val="00B85C98"/>
    <w:rsid w:val="00B8670E"/>
    <w:rsid w:val="00B90460"/>
    <w:rsid w:val="00B96367"/>
    <w:rsid w:val="00BA4BD7"/>
    <w:rsid w:val="00BA5526"/>
    <w:rsid w:val="00BA618A"/>
    <w:rsid w:val="00BA629C"/>
    <w:rsid w:val="00BB038E"/>
    <w:rsid w:val="00BB1252"/>
    <w:rsid w:val="00BB2962"/>
    <w:rsid w:val="00BB57E1"/>
    <w:rsid w:val="00BB7A52"/>
    <w:rsid w:val="00BC01EE"/>
    <w:rsid w:val="00BC6E96"/>
    <w:rsid w:val="00BD22E2"/>
    <w:rsid w:val="00BD4AD3"/>
    <w:rsid w:val="00BD668F"/>
    <w:rsid w:val="00BE078D"/>
    <w:rsid w:val="00BE6B7E"/>
    <w:rsid w:val="00BE73F9"/>
    <w:rsid w:val="00BF3BF4"/>
    <w:rsid w:val="00BF5680"/>
    <w:rsid w:val="00BF76C9"/>
    <w:rsid w:val="00C00558"/>
    <w:rsid w:val="00C00745"/>
    <w:rsid w:val="00C0207B"/>
    <w:rsid w:val="00C02CB1"/>
    <w:rsid w:val="00C031DA"/>
    <w:rsid w:val="00C0369B"/>
    <w:rsid w:val="00C04628"/>
    <w:rsid w:val="00C05BA1"/>
    <w:rsid w:val="00C170C2"/>
    <w:rsid w:val="00C22B0E"/>
    <w:rsid w:val="00C257A9"/>
    <w:rsid w:val="00C3057E"/>
    <w:rsid w:val="00C32778"/>
    <w:rsid w:val="00C3355A"/>
    <w:rsid w:val="00C33773"/>
    <w:rsid w:val="00C33927"/>
    <w:rsid w:val="00C4023F"/>
    <w:rsid w:val="00C43DBD"/>
    <w:rsid w:val="00C4545A"/>
    <w:rsid w:val="00C467BE"/>
    <w:rsid w:val="00C47F20"/>
    <w:rsid w:val="00C565A4"/>
    <w:rsid w:val="00C64410"/>
    <w:rsid w:val="00C660EB"/>
    <w:rsid w:val="00C66F4D"/>
    <w:rsid w:val="00C72AA0"/>
    <w:rsid w:val="00C730E5"/>
    <w:rsid w:val="00C763AD"/>
    <w:rsid w:val="00C80295"/>
    <w:rsid w:val="00C82611"/>
    <w:rsid w:val="00C87AF6"/>
    <w:rsid w:val="00C95189"/>
    <w:rsid w:val="00C95C5B"/>
    <w:rsid w:val="00CA5850"/>
    <w:rsid w:val="00CA5F04"/>
    <w:rsid w:val="00CB0D5D"/>
    <w:rsid w:val="00CB47F3"/>
    <w:rsid w:val="00CC0626"/>
    <w:rsid w:val="00CC083F"/>
    <w:rsid w:val="00CC0EC8"/>
    <w:rsid w:val="00CC35CF"/>
    <w:rsid w:val="00CC73BE"/>
    <w:rsid w:val="00CC74FA"/>
    <w:rsid w:val="00CC7AF5"/>
    <w:rsid w:val="00CD0879"/>
    <w:rsid w:val="00CD2D6E"/>
    <w:rsid w:val="00CD2F51"/>
    <w:rsid w:val="00CD41DE"/>
    <w:rsid w:val="00CE4B34"/>
    <w:rsid w:val="00CF035F"/>
    <w:rsid w:val="00CF28EF"/>
    <w:rsid w:val="00CF3DE0"/>
    <w:rsid w:val="00D00672"/>
    <w:rsid w:val="00D03E4C"/>
    <w:rsid w:val="00D2388D"/>
    <w:rsid w:val="00D27160"/>
    <w:rsid w:val="00D27924"/>
    <w:rsid w:val="00D279E5"/>
    <w:rsid w:val="00D36E74"/>
    <w:rsid w:val="00D46278"/>
    <w:rsid w:val="00D52500"/>
    <w:rsid w:val="00D5362E"/>
    <w:rsid w:val="00D53682"/>
    <w:rsid w:val="00D56312"/>
    <w:rsid w:val="00D564CC"/>
    <w:rsid w:val="00D60F7C"/>
    <w:rsid w:val="00D669D1"/>
    <w:rsid w:val="00D67852"/>
    <w:rsid w:val="00D67F5F"/>
    <w:rsid w:val="00D7050B"/>
    <w:rsid w:val="00D74D99"/>
    <w:rsid w:val="00D759AF"/>
    <w:rsid w:val="00D82708"/>
    <w:rsid w:val="00D8624D"/>
    <w:rsid w:val="00D90B38"/>
    <w:rsid w:val="00DC03F9"/>
    <w:rsid w:val="00DC13ED"/>
    <w:rsid w:val="00DC2F57"/>
    <w:rsid w:val="00DC3F7A"/>
    <w:rsid w:val="00DC7264"/>
    <w:rsid w:val="00DD0074"/>
    <w:rsid w:val="00DD1C25"/>
    <w:rsid w:val="00DE5F9E"/>
    <w:rsid w:val="00DF07A6"/>
    <w:rsid w:val="00DF576B"/>
    <w:rsid w:val="00DF66B5"/>
    <w:rsid w:val="00DF71D9"/>
    <w:rsid w:val="00E04A9C"/>
    <w:rsid w:val="00E05284"/>
    <w:rsid w:val="00E058F5"/>
    <w:rsid w:val="00E06D57"/>
    <w:rsid w:val="00E10C20"/>
    <w:rsid w:val="00E20D14"/>
    <w:rsid w:val="00E2488F"/>
    <w:rsid w:val="00E2495E"/>
    <w:rsid w:val="00E262B9"/>
    <w:rsid w:val="00E33184"/>
    <w:rsid w:val="00E34CE5"/>
    <w:rsid w:val="00E350A6"/>
    <w:rsid w:val="00E37C69"/>
    <w:rsid w:val="00E42750"/>
    <w:rsid w:val="00E445CF"/>
    <w:rsid w:val="00E45CCA"/>
    <w:rsid w:val="00E535A8"/>
    <w:rsid w:val="00E65D25"/>
    <w:rsid w:val="00E70047"/>
    <w:rsid w:val="00E7639E"/>
    <w:rsid w:val="00E8242F"/>
    <w:rsid w:val="00E82654"/>
    <w:rsid w:val="00E87487"/>
    <w:rsid w:val="00E91E8E"/>
    <w:rsid w:val="00E93F0F"/>
    <w:rsid w:val="00E957FF"/>
    <w:rsid w:val="00EA3178"/>
    <w:rsid w:val="00EA4A39"/>
    <w:rsid w:val="00EA7629"/>
    <w:rsid w:val="00EA7E3F"/>
    <w:rsid w:val="00EB1354"/>
    <w:rsid w:val="00EB7467"/>
    <w:rsid w:val="00EB7934"/>
    <w:rsid w:val="00EC16DA"/>
    <w:rsid w:val="00EC2ED1"/>
    <w:rsid w:val="00EC39E4"/>
    <w:rsid w:val="00EC6397"/>
    <w:rsid w:val="00ED0882"/>
    <w:rsid w:val="00ED43B7"/>
    <w:rsid w:val="00ED5DA3"/>
    <w:rsid w:val="00ED7740"/>
    <w:rsid w:val="00ED7BE6"/>
    <w:rsid w:val="00EE14F2"/>
    <w:rsid w:val="00EE6105"/>
    <w:rsid w:val="00EE65D4"/>
    <w:rsid w:val="00EF0211"/>
    <w:rsid w:val="00EF08D2"/>
    <w:rsid w:val="00EF26AB"/>
    <w:rsid w:val="00EF277D"/>
    <w:rsid w:val="00EF31A9"/>
    <w:rsid w:val="00EF6D9B"/>
    <w:rsid w:val="00F04E89"/>
    <w:rsid w:val="00F05E12"/>
    <w:rsid w:val="00F067DF"/>
    <w:rsid w:val="00F10D8A"/>
    <w:rsid w:val="00F15607"/>
    <w:rsid w:val="00F168B9"/>
    <w:rsid w:val="00F17134"/>
    <w:rsid w:val="00F17D3C"/>
    <w:rsid w:val="00F21C26"/>
    <w:rsid w:val="00F22509"/>
    <w:rsid w:val="00F22945"/>
    <w:rsid w:val="00F25425"/>
    <w:rsid w:val="00F31F65"/>
    <w:rsid w:val="00F3669A"/>
    <w:rsid w:val="00F36C1B"/>
    <w:rsid w:val="00F40802"/>
    <w:rsid w:val="00F40926"/>
    <w:rsid w:val="00F429C7"/>
    <w:rsid w:val="00F4444F"/>
    <w:rsid w:val="00F47233"/>
    <w:rsid w:val="00F47DB7"/>
    <w:rsid w:val="00F50D4F"/>
    <w:rsid w:val="00F518ED"/>
    <w:rsid w:val="00F51FCF"/>
    <w:rsid w:val="00F553DB"/>
    <w:rsid w:val="00F64189"/>
    <w:rsid w:val="00F66890"/>
    <w:rsid w:val="00F91B12"/>
    <w:rsid w:val="00F95CBC"/>
    <w:rsid w:val="00F96242"/>
    <w:rsid w:val="00FA1DAE"/>
    <w:rsid w:val="00FA2BBB"/>
    <w:rsid w:val="00FA3213"/>
    <w:rsid w:val="00FA3A2A"/>
    <w:rsid w:val="00FA5878"/>
    <w:rsid w:val="00FB3FAB"/>
    <w:rsid w:val="00FB4130"/>
    <w:rsid w:val="00FC1A8F"/>
    <w:rsid w:val="00FD07CC"/>
    <w:rsid w:val="00FD6112"/>
    <w:rsid w:val="00FD65AB"/>
    <w:rsid w:val="00FE194C"/>
    <w:rsid w:val="00FE7C56"/>
    <w:rsid w:val="00FF0842"/>
    <w:rsid w:val="00FF0E26"/>
    <w:rsid w:val="00FF1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6017"/>
    <o:shapelayout v:ext="edit">
      <o:idmap v:ext="edit" data="1"/>
    </o:shapelayout>
  </w:shapeDefaults>
  <w:decimalSymbol w:val="."/>
  <w:listSeparator w:val=","/>
  <w14:docId w14:val="4055F127"/>
  <w15:docId w15:val="{BA80E448-D880-43BA-BD17-54E6D1A62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4FBB"/>
  </w:style>
  <w:style w:type="paragraph" w:styleId="Heading1">
    <w:name w:val="heading 1"/>
    <w:aliases w:val="usulan penelitian"/>
    <w:basedOn w:val="Normal"/>
    <w:next w:val="Normal"/>
    <w:link w:val="Heading1Char"/>
    <w:uiPriority w:val="9"/>
    <w:qFormat/>
    <w:rsid w:val="00286ECA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aliases w:val="sub bab agus"/>
    <w:basedOn w:val="Normal"/>
    <w:next w:val="Normal"/>
    <w:link w:val="Heading2Char"/>
    <w:uiPriority w:val="9"/>
    <w:unhideWhenUsed/>
    <w:qFormat/>
    <w:rsid w:val="004537C6"/>
    <w:pPr>
      <w:keepNext/>
      <w:keepLines/>
      <w:numPr>
        <w:numId w:val="17"/>
      </w:numPr>
      <w:spacing w:before="40" w:after="0" w:line="276" w:lineRule="auto"/>
      <w:outlineLvl w:val="1"/>
    </w:pPr>
    <w:rPr>
      <w:rFonts w:ascii="Times New Roman" w:eastAsiaTheme="majorEastAsia" w:hAnsi="Times New Roman" w:cstheme="majorBidi"/>
      <w:b/>
      <w:sz w:val="28"/>
      <w:szCs w:val="26"/>
      <w:lang w:val="en-GB"/>
    </w:rPr>
  </w:style>
  <w:style w:type="paragraph" w:styleId="Heading3">
    <w:name w:val="heading 3"/>
    <w:aliases w:val="buat BAB"/>
    <w:basedOn w:val="Normal"/>
    <w:next w:val="Normal"/>
    <w:link w:val="Heading3Char"/>
    <w:uiPriority w:val="9"/>
    <w:unhideWhenUsed/>
    <w:qFormat/>
    <w:rsid w:val="00DC03F9"/>
    <w:pPr>
      <w:keepNext/>
      <w:keepLines/>
      <w:spacing w:before="40" w:after="0" w:line="240" w:lineRule="auto"/>
      <w:jc w:val="center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129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42F"/>
  </w:style>
  <w:style w:type="paragraph" w:styleId="Footer">
    <w:name w:val="footer"/>
    <w:basedOn w:val="Normal"/>
    <w:link w:val="Foot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42F"/>
  </w:style>
  <w:style w:type="paragraph" w:styleId="NormalWeb">
    <w:name w:val="Normal (Web)"/>
    <w:basedOn w:val="Normal"/>
    <w:uiPriority w:val="99"/>
    <w:unhideWhenUsed/>
    <w:rsid w:val="00D5368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aliases w:val="Bagian Isi Tanpa Subjudul,Body of text"/>
    <w:basedOn w:val="Normal"/>
    <w:link w:val="ListParagraphChar"/>
    <w:uiPriority w:val="34"/>
    <w:qFormat/>
    <w:rsid w:val="00FA5878"/>
    <w:pPr>
      <w:ind w:left="720"/>
      <w:contextualSpacing/>
    </w:pPr>
  </w:style>
  <w:style w:type="character" w:customStyle="1" w:styleId="ListParagraphChar">
    <w:name w:val="List Paragraph Char"/>
    <w:aliases w:val="Bagian Isi Tanpa Subjudul Char,Body of text Char"/>
    <w:link w:val="ListParagraph"/>
    <w:uiPriority w:val="34"/>
    <w:locked/>
    <w:rsid w:val="00E8242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B06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B0636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1C25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B017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uiPriority w:val="42"/>
    <w:rsid w:val="004F480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2Char">
    <w:name w:val="Heading 2 Char"/>
    <w:aliases w:val="sub bab agus Char"/>
    <w:basedOn w:val="DefaultParagraphFont"/>
    <w:link w:val="Heading2"/>
    <w:uiPriority w:val="9"/>
    <w:rsid w:val="004537C6"/>
    <w:rPr>
      <w:rFonts w:ascii="Times New Roman" w:eastAsiaTheme="majorEastAsia" w:hAnsi="Times New Roman" w:cstheme="majorBidi"/>
      <w:b/>
      <w:sz w:val="28"/>
      <w:szCs w:val="26"/>
      <w:lang w:val="en-GB"/>
    </w:rPr>
  </w:style>
  <w:style w:type="character" w:customStyle="1" w:styleId="Heading3Char">
    <w:name w:val="Heading 3 Char"/>
    <w:aliases w:val="buat BAB Char"/>
    <w:basedOn w:val="DefaultParagraphFont"/>
    <w:link w:val="Heading3"/>
    <w:uiPriority w:val="9"/>
    <w:rsid w:val="00DC03F9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anaksubbabagus">
    <w:name w:val="anak sub bab agus"/>
    <w:basedOn w:val="ListParagraph"/>
    <w:link w:val="anaksubbabagusChar"/>
    <w:qFormat/>
    <w:rsid w:val="002E7FDA"/>
    <w:pPr>
      <w:spacing w:line="480" w:lineRule="auto"/>
      <w:ind w:left="0"/>
    </w:pPr>
    <w:rPr>
      <w:rFonts w:ascii="Times New Roman" w:eastAsia="Calibri" w:hAnsi="Times New Roman" w:cs="Times New Roman"/>
      <w:b/>
      <w:sz w:val="24"/>
      <w:szCs w:val="24"/>
      <w:shd w:val="clear" w:color="auto" w:fill="FFFFFF"/>
    </w:rPr>
  </w:style>
  <w:style w:type="character" w:customStyle="1" w:styleId="anaksubbabagusChar">
    <w:name w:val="anak sub bab agus Char"/>
    <w:link w:val="anaksubbabagus"/>
    <w:rsid w:val="002E7FDA"/>
    <w:rPr>
      <w:rFonts w:ascii="Times New Roman" w:eastAsia="Calibri" w:hAnsi="Times New Roman" w:cs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5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5D4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aliases w:val="usulan penelitian Char"/>
    <w:basedOn w:val="DefaultParagraphFont"/>
    <w:link w:val="Heading1"/>
    <w:uiPriority w:val="9"/>
    <w:rsid w:val="00286EC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129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71291"/>
    <w:pPr>
      <w:spacing w:before="480" w:line="276" w:lineRule="auto"/>
      <w:outlineLvl w:val="9"/>
    </w:pPr>
    <w:rPr>
      <w:b w:val="0"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535A8"/>
    <w:pPr>
      <w:tabs>
        <w:tab w:val="right" w:leader="dot" w:pos="7927"/>
      </w:tabs>
      <w:spacing w:after="10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E535A8"/>
    <w:pPr>
      <w:tabs>
        <w:tab w:val="left" w:pos="450"/>
        <w:tab w:val="left" w:pos="900"/>
        <w:tab w:val="right" w:leader="dot" w:pos="7927"/>
      </w:tabs>
      <w:spacing w:after="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EA3178"/>
    <w:pPr>
      <w:tabs>
        <w:tab w:val="left" w:pos="284"/>
        <w:tab w:val="right" w:leader="dot" w:pos="7927"/>
      </w:tabs>
      <w:spacing w:after="100" w:line="480" w:lineRule="auto"/>
      <w:jc w:val="both"/>
    </w:pPr>
    <w:rPr>
      <w:rFonts w:ascii="Times New Roman" w:hAnsi="Times New Roman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171291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71291"/>
    <w:pPr>
      <w:spacing w:after="0" w:line="480" w:lineRule="auto"/>
      <w:jc w:val="both"/>
    </w:pPr>
    <w:rPr>
      <w:rFonts w:ascii="Times New Roman" w:hAnsi="Times New Roman"/>
      <w:sz w:val="24"/>
      <w:lang w:val="id-ID"/>
    </w:rPr>
  </w:style>
  <w:style w:type="paragraph" w:styleId="NoSpacing">
    <w:name w:val="No Spacing"/>
    <w:aliases w:val="bab agus"/>
    <w:uiPriority w:val="1"/>
    <w:qFormat/>
    <w:rsid w:val="004537C6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paragraph" w:styleId="Title">
    <w:name w:val="Title"/>
    <w:aliases w:val="dapus"/>
    <w:basedOn w:val="Normal"/>
    <w:next w:val="Normal"/>
    <w:link w:val="TitleChar"/>
    <w:uiPriority w:val="10"/>
    <w:qFormat/>
    <w:rsid w:val="006410C2"/>
    <w:pPr>
      <w:spacing w:after="0" w:line="240" w:lineRule="auto"/>
      <w:contextualSpacing/>
      <w:jc w:val="center"/>
    </w:pPr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character" w:customStyle="1" w:styleId="TitleChar">
    <w:name w:val="Title Char"/>
    <w:aliases w:val="dapus Char"/>
    <w:basedOn w:val="DefaultParagraphFont"/>
    <w:link w:val="Title"/>
    <w:uiPriority w:val="10"/>
    <w:rsid w:val="006410C2"/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table" w:customStyle="1" w:styleId="GridTable1Light-Accent21">
    <w:name w:val="Grid Table 1 Light - Accent 21"/>
    <w:basedOn w:val="TableNormal"/>
    <w:uiPriority w:val="46"/>
    <w:rsid w:val="000755E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44720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Calendar1">
    <w:name w:val="Calendar 1"/>
    <w:basedOn w:val="TableNormal"/>
    <w:uiPriority w:val="99"/>
    <w:qFormat/>
    <w:rsid w:val="00C3057E"/>
    <w:pPr>
      <w:spacing w:after="0" w:line="240" w:lineRule="auto"/>
    </w:pPr>
    <w:rPr>
      <w:rFonts w:eastAsiaTheme="minorEastAsia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Theme="minorHAnsi" w:hAnsiTheme="minorHAnsi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 w:themeColor="text1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character" w:styleId="PlaceholderText">
    <w:name w:val="Placeholder Text"/>
    <w:basedOn w:val="DefaultParagraphFont"/>
    <w:uiPriority w:val="99"/>
    <w:semiHidden/>
    <w:rsid w:val="00E45CC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84307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1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26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05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689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3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05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49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70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6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9674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150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846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6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01270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42283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56077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733008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848246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58967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892314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330106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834345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96250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383787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503976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14610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52682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450104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5159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36796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7115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42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3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0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889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120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589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9420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4945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0287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33090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37369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88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36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99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7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49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54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554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5647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79895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812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0876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0720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791605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72777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727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873917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2145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7524304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297317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974232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825845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862037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8886260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692853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295996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533676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72397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6584596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005951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7744911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21048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79864616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1079378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366731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92097840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9461737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221743568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09231106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071152980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791582154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89458125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4840115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27231862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23759553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80364772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74364415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200836398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77524933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44323465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81410665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97826718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91635187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23758794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836576665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60144846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465391491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2080594321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276405342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6BE16E-8A85-4003-BDB6-C943CCD1BD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23</Words>
  <Characters>412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cp:lastPrinted>2019-03-29T04:22:00Z</cp:lastPrinted>
  <dcterms:created xsi:type="dcterms:W3CDTF">2019-07-11T08:17:00Z</dcterms:created>
  <dcterms:modified xsi:type="dcterms:W3CDTF">2019-07-11T0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fd8f213-c1f7-3a08-9077-4cf2d9af5e92</vt:lpwstr>
  </property>
  <property fmtid="{D5CDD505-2E9C-101B-9397-08002B2CF9AE}" pid="5" name="Mendeley User Name_1">
    <vt:lpwstr>agusmerteyasa32@yahoo.com@www.mendeley.com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